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ECD5B" w14:textId="22271551" w:rsidR="00DB56EB" w:rsidRPr="00AF7AF6" w:rsidRDefault="003D5EB4" w:rsidP="00966175">
      <w:pPr>
        <w:spacing w:before="240" w:after="240" w:line="480" w:lineRule="auto"/>
        <w:rPr>
          <w:sz w:val="22"/>
          <w:szCs w:val="22"/>
          <w:lang w:val="en-GB"/>
        </w:rPr>
      </w:pPr>
      <w:r>
        <w:rPr>
          <w:b/>
          <w:bCs/>
          <w:sz w:val="22"/>
          <w:szCs w:val="22"/>
          <w:lang w:val="en-GB"/>
        </w:rPr>
        <w:t>S</w:t>
      </w:r>
      <w:r w:rsidR="00DB56EB" w:rsidRPr="00AF7AF6">
        <w:rPr>
          <w:b/>
          <w:bCs/>
          <w:sz w:val="22"/>
          <w:szCs w:val="22"/>
          <w:lang w:val="en-GB"/>
        </w:rPr>
        <w:t>upplementary Table 2</w:t>
      </w:r>
      <w:r w:rsidR="00DB56EB" w:rsidRPr="00AF7AF6">
        <w:rPr>
          <w:sz w:val="22"/>
          <w:szCs w:val="22"/>
          <w:lang w:val="en-GB"/>
        </w:rPr>
        <w:t>: Translational assessment of interventions for neurological diseases.</w:t>
      </w:r>
    </w:p>
    <w:tbl>
      <w:tblPr>
        <w:tblpPr w:leftFromText="180" w:rightFromText="180" w:vertAnchor="text" w:tblpY="1"/>
        <w:tblOverlap w:val="never"/>
        <w:tblW w:w="0" w:type="auto"/>
        <w:tblCellMar>
          <w:left w:w="0" w:type="dxa"/>
          <w:right w:w="0" w:type="dxa"/>
        </w:tblCellMar>
        <w:tblLook w:val="04A0" w:firstRow="1" w:lastRow="0" w:firstColumn="1" w:lastColumn="0" w:noHBand="0" w:noVBand="1"/>
      </w:tblPr>
      <w:tblGrid>
        <w:gridCol w:w="1849"/>
        <w:gridCol w:w="2550"/>
        <w:gridCol w:w="1211"/>
        <w:gridCol w:w="648"/>
        <w:gridCol w:w="657"/>
        <w:gridCol w:w="2429"/>
      </w:tblGrid>
      <w:tr w:rsidR="00DB56EB" w:rsidRPr="00AF7AF6" w14:paraId="71DE16F4"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DB90AE2" w14:textId="77777777" w:rsidR="00DB56EB" w:rsidRPr="00AF7AF6" w:rsidRDefault="00DB56EB" w:rsidP="00966175">
            <w:pPr>
              <w:rPr>
                <w:b/>
                <w:bCs/>
                <w:sz w:val="18"/>
                <w:szCs w:val="18"/>
                <w:lang w:val="en-GB"/>
              </w:rPr>
            </w:pPr>
            <w:r w:rsidRPr="00AF7AF6">
              <w:rPr>
                <w:b/>
                <w:bCs/>
                <w:sz w:val="18"/>
                <w:szCs w:val="18"/>
                <w:lang w:val="en-GB"/>
              </w:rPr>
              <w:t>Disease/conditio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EE32605" w14:textId="77777777" w:rsidR="00DB56EB" w:rsidRPr="00AF7AF6" w:rsidRDefault="00DB56EB" w:rsidP="00966175">
            <w:pPr>
              <w:rPr>
                <w:b/>
                <w:bCs/>
                <w:sz w:val="18"/>
                <w:szCs w:val="18"/>
                <w:lang w:val="en-GB"/>
              </w:rPr>
            </w:pPr>
            <w:r w:rsidRPr="00AF7AF6">
              <w:rPr>
                <w:b/>
                <w:sz w:val="18"/>
                <w:szCs w:val="18"/>
                <w:lang w:val="en-GB"/>
              </w:rPr>
              <w:t>Intervention</w:t>
            </w:r>
          </w:p>
        </w:tc>
        <w:tc>
          <w:tcPr>
            <w:tcW w:w="0" w:type="auto"/>
            <w:tcBorders>
              <w:top w:val="single" w:sz="6" w:space="0" w:color="CCCCCC"/>
              <w:left w:val="single" w:sz="6" w:space="0" w:color="CCCCCC"/>
              <w:bottom w:val="single" w:sz="6" w:space="0" w:color="CCCCCC"/>
              <w:right w:val="single" w:sz="6" w:space="0" w:color="CCCCCC"/>
            </w:tcBorders>
          </w:tcPr>
          <w:p w14:paraId="3B363DD9" w14:textId="77777777" w:rsidR="00DB56EB" w:rsidRPr="00AF7AF6" w:rsidRDefault="00DB56EB" w:rsidP="00966175">
            <w:pPr>
              <w:rPr>
                <w:b/>
                <w:bCs/>
                <w:sz w:val="18"/>
                <w:szCs w:val="18"/>
                <w:lang w:val="en-GB"/>
              </w:rPr>
            </w:pPr>
            <w:r w:rsidRPr="00AF7AF6">
              <w:rPr>
                <w:rFonts w:eastAsiaTheme="minorHAnsi"/>
                <w:b/>
                <w:sz w:val="18"/>
                <w:szCs w:val="18"/>
                <w:lang w:val="en-GB"/>
              </w:rPr>
              <w:t>Stud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AEF71DE" w14:textId="77777777" w:rsidR="00DB56EB" w:rsidRPr="00AF7AF6" w:rsidRDefault="00DB56EB" w:rsidP="00966175">
            <w:pPr>
              <w:rPr>
                <w:b/>
                <w:bCs/>
                <w:sz w:val="18"/>
                <w:szCs w:val="18"/>
                <w:lang w:val="en-GB"/>
              </w:rPr>
            </w:pPr>
            <w:r w:rsidRPr="00AF7AF6">
              <w:rPr>
                <w:b/>
                <w:sz w:val="18"/>
                <w:szCs w:val="18"/>
                <w:lang w:val="en-GB"/>
              </w:rPr>
              <w:t>Animal studie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EF028CA" w14:textId="77777777" w:rsidR="00DB56EB" w:rsidRPr="00AF7AF6" w:rsidRDefault="00DB56EB" w:rsidP="00966175">
            <w:pPr>
              <w:rPr>
                <w:b/>
                <w:bCs/>
                <w:sz w:val="18"/>
                <w:szCs w:val="18"/>
                <w:lang w:val="en-GB"/>
              </w:rPr>
            </w:pPr>
            <w:r w:rsidRPr="00AF7AF6">
              <w:rPr>
                <w:b/>
                <w:sz w:val="18"/>
                <w:szCs w:val="18"/>
                <w:lang w:val="en-GB"/>
              </w:rPr>
              <w:t>Human studie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E59B0BD" w14:textId="77777777" w:rsidR="00DB56EB" w:rsidRPr="00AF7AF6" w:rsidRDefault="00DB56EB" w:rsidP="00966175">
            <w:pPr>
              <w:rPr>
                <w:b/>
                <w:bCs/>
                <w:sz w:val="18"/>
                <w:szCs w:val="18"/>
                <w:lang w:val="en-GB"/>
              </w:rPr>
            </w:pPr>
            <w:r w:rsidRPr="00AF7AF6">
              <w:rPr>
                <w:b/>
                <w:sz w:val="18"/>
                <w:szCs w:val="18"/>
                <w:lang w:val="en-GB"/>
              </w:rPr>
              <w:t>Summary</w:t>
            </w:r>
          </w:p>
        </w:tc>
      </w:tr>
      <w:tr w:rsidR="00DB56EB" w:rsidRPr="00AF7AF6" w14:paraId="500CDEF7"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02375BD"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B68D178" w14:textId="77777777" w:rsidR="00DB56EB" w:rsidRPr="00AF7AF6" w:rsidRDefault="00DB56EB" w:rsidP="00966175">
            <w:pPr>
              <w:rPr>
                <w:sz w:val="18"/>
                <w:szCs w:val="18"/>
                <w:lang w:val="en-GB"/>
              </w:rPr>
            </w:pPr>
            <w:r w:rsidRPr="00AF7AF6">
              <w:rPr>
                <w:sz w:val="18"/>
                <w:szCs w:val="18"/>
                <w:lang w:val="en-GB"/>
              </w:rPr>
              <w:t>Aerobic exercise</w:t>
            </w:r>
          </w:p>
        </w:tc>
        <w:tc>
          <w:tcPr>
            <w:tcW w:w="0" w:type="auto"/>
            <w:tcBorders>
              <w:top w:val="single" w:sz="6" w:space="0" w:color="CCCCCC"/>
              <w:left w:val="single" w:sz="6" w:space="0" w:color="CCCCCC"/>
              <w:bottom w:val="single" w:sz="6" w:space="0" w:color="CCCCCC"/>
              <w:right w:val="single" w:sz="6" w:space="0" w:color="CCCCCC"/>
            </w:tcBorders>
          </w:tcPr>
          <w:p w14:paraId="1F389B2C" w14:textId="0858F417" w:rsidR="00DB56EB" w:rsidRPr="00AF7AF6" w:rsidRDefault="00DB56EB" w:rsidP="00966175">
            <w:pPr>
              <w:rPr>
                <w:rFonts w:eastAsiaTheme="minorHAnsi"/>
                <w:sz w:val="18"/>
                <w:szCs w:val="18"/>
                <w:lang w:val="en-GB"/>
              </w:rPr>
            </w:pPr>
            <w:r w:rsidRPr="00AF7AF6">
              <w:rPr>
                <w:sz w:val="18"/>
                <w:szCs w:val="18"/>
                <w:lang w:val="en-GB"/>
              </w:rPr>
              <w:t xml:space="preserve">Austin, 2014 </w:t>
            </w:r>
            <w:r w:rsidRPr="00AF7AF6">
              <w:rPr>
                <w:sz w:val="18"/>
                <w:szCs w:val="18"/>
                <w:lang w:val="en-GB"/>
              </w:rPr>
              <w:fldChar w:fldCharType="begin">
                <w:fldData xml:space="preserve">PEVuZE5vdGU+PENpdGU+PEF1dGhvcj5BdXN0aW48L0F1dGhvcj48WWVhcj4yMDE0PC9ZZWFyPjxS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BdXN0aW48L0F1dGhvcj48WWVhcj4yMDE0PC9ZZWFyPjxS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w:t>
            </w:r>
            <w:r w:rsidRPr="00AF7AF6">
              <w:rPr>
                <w:sz w:val="18"/>
                <w:szCs w:val="18"/>
                <w:lang w:val="en-GB"/>
              </w:rPr>
              <w:fldChar w:fldCharType="end"/>
            </w:r>
            <w:r w:rsidRPr="00AF7AF6">
              <w:rPr>
                <w:sz w:val="18"/>
                <w:szCs w:val="18"/>
                <w:lang w:val="en-GB"/>
              </w:rPr>
              <w:t xml:space="preserve"> </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9A5B1C3" w14:textId="77777777" w:rsidR="00DB56EB" w:rsidRPr="00AF7AF6" w:rsidRDefault="00DB56EB" w:rsidP="00966175">
            <w:pPr>
              <w:rPr>
                <w:sz w:val="18"/>
                <w:szCs w:val="18"/>
                <w:lang w:val="en-GB"/>
              </w:rPr>
            </w:pPr>
            <w:r w:rsidRPr="00AF7AF6">
              <w:rPr>
                <w:sz w:val="18"/>
                <w:szCs w:val="18"/>
                <w:lang w:val="en-GB"/>
              </w:rPr>
              <w:t>4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4A16A52" w14:textId="77777777" w:rsidR="00DB56EB" w:rsidRPr="00AF7AF6" w:rsidRDefault="00DB56EB" w:rsidP="00966175">
            <w:pPr>
              <w:rPr>
                <w:sz w:val="18"/>
                <w:szCs w:val="18"/>
                <w:lang w:val="en-GB"/>
              </w:rPr>
            </w:pPr>
            <w:r w:rsidRPr="00AF7AF6">
              <w:rPr>
                <w:sz w:val="18"/>
                <w:szCs w:val="18"/>
                <w:lang w:val="en-GB"/>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F789584" w14:textId="77777777" w:rsidR="00DB56EB" w:rsidRPr="00AF7AF6" w:rsidRDefault="00DB56EB" w:rsidP="00966175">
            <w:pPr>
              <w:rPr>
                <w:sz w:val="18"/>
                <w:szCs w:val="18"/>
                <w:lang w:val="en-GB"/>
              </w:rPr>
            </w:pPr>
            <w:r w:rsidRPr="00AF7AF6">
              <w:rPr>
                <w:sz w:val="18"/>
                <w:szCs w:val="18"/>
                <w:lang w:val="en-GB"/>
              </w:rPr>
              <w:t>Forced exercise was beneficial in animal models of stroke. No human studies identified, but discussion about timing and endurance of exercise therapy in stroke patients.</w:t>
            </w:r>
          </w:p>
        </w:tc>
      </w:tr>
      <w:tr w:rsidR="00DB56EB" w:rsidRPr="00AF7AF6" w14:paraId="7DB3884C"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8D286DE"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F8CC405" w14:textId="77777777" w:rsidR="00DB56EB" w:rsidRPr="00AF7AF6" w:rsidRDefault="00DB56EB" w:rsidP="00966175">
            <w:pPr>
              <w:rPr>
                <w:sz w:val="18"/>
                <w:szCs w:val="18"/>
                <w:lang w:val="en-GB"/>
              </w:rPr>
            </w:pPr>
            <w:r w:rsidRPr="00AF7AF6">
              <w:rPr>
                <w:sz w:val="18"/>
                <w:szCs w:val="18"/>
                <w:lang w:val="en-GB"/>
              </w:rPr>
              <w:t>Dose articulation studies</w:t>
            </w:r>
          </w:p>
        </w:tc>
        <w:tc>
          <w:tcPr>
            <w:tcW w:w="0" w:type="auto"/>
            <w:tcBorders>
              <w:top w:val="single" w:sz="6" w:space="0" w:color="CCCCCC"/>
              <w:left w:val="single" w:sz="6" w:space="0" w:color="CCCCCC"/>
              <w:bottom w:val="single" w:sz="6" w:space="0" w:color="CCCCCC"/>
              <w:right w:val="single" w:sz="6" w:space="0" w:color="CCCCCC"/>
            </w:tcBorders>
          </w:tcPr>
          <w:p w14:paraId="3648D7B2" w14:textId="78102C85" w:rsidR="00DB56EB" w:rsidRPr="00AF7AF6" w:rsidRDefault="00DB56EB" w:rsidP="00966175">
            <w:pPr>
              <w:rPr>
                <w:rFonts w:eastAsiaTheme="minorHAnsi"/>
                <w:sz w:val="18"/>
                <w:szCs w:val="18"/>
                <w:lang w:val="en-GB"/>
              </w:rPr>
            </w:pPr>
            <w:r w:rsidRPr="00AF7AF6">
              <w:rPr>
                <w:sz w:val="18"/>
                <w:szCs w:val="18"/>
                <w:lang w:val="en-GB"/>
              </w:rPr>
              <w:t xml:space="preserve">Dalton, 2021 </w:t>
            </w:r>
            <w:r w:rsidRPr="00AF7AF6">
              <w:rPr>
                <w:sz w:val="18"/>
                <w:szCs w:val="18"/>
                <w:lang w:val="en-GB"/>
              </w:rPr>
              <w:fldChar w:fldCharType="begin"/>
            </w:r>
            <w:r w:rsidR="00DE6AFE" w:rsidRPr="00AF7AF6">
              <w:rPr>
                <w:sz w:val="18"/>
                <w:szCs w:val="18"/>
                <w:lang w:val="en-GB"/>
              </w:rPr>
              <w:instrText xml:space="preserve"> ADDIN EN.CITE &lt;EndNote&gt;&lt;Cite&gt;&lt;Author&gt;Dalton&lt;/Author&gt;&lt;Year&gt;2022&lt;/Year&gt;&lt;RecNum&gt;633&lt;/RecNum&gt;&lt;DisplayText&gt;[2]&lt;/DisplayText&gt;&lt;record&gt;&lt;rec-number&gt;633&lt;/rec-number&gt;&lt;foreign-keys&gt;&lt;key app="EN" db-id="fw5stdw25saxvne2wwcvvzdwer2vz0tv9z9z" timestamp="1655706839"&gt;633&lt;/key&gt;&lt;/foreign-keys&gt;&lt;ref-type name="Journal Article"&gt;17&lt;/ref-type&gt;&lt;contributors&gt;&lt;authors&gt;&lt;author&gt;Dalton, E. J.&lt;/author&gt;&lt;author&gt;Churilov, L.&lt;/author&gt;&lt;author&gt;Lannin, N. A.&lt;/author&gt;&lt;author&gt;Corbett, D.&lt;/author&gt;&lt;author&gt;Campbell, B. C. V.&lt;/author&gt;&lt;author&gt;Hayward, K. S.&lt;/author&gt;&lt;/authors&gt;&lt;/contributors&gt;&lt;titles&gt;&lt;title&gt;Early-phase dose articulation trials are underutilized for post-stroke motor recovery: A systematic scoping review&lt;/title&gt;&lt;secondary-title&gt;Annals of Physical &amp;amp; Rehabilitation Medicine&lt;/secondary-title&gt;&lt;short-title&gt;Early-phase dose articulation trials are underutilized for post-stroke motor recovery: A systematic scoping review&lt;/short-title&gt;&lt;/titles&gt;&lt;periodical&gt;&lt;full-title&gt;Annals of Physical &amp;amp; Rehabilitation Medicine&lt;/full-title&gt;&lt;/periodical&gt;&lt;pages&gt;101487&lt;/pages&gt;&lt;volume&gt;65&lt;/volume&gt;&lt;number&gt;1&lt;/number&gt;&lt;keywords&gt;&lt;keyword&gt;Humans&lt;/keyword&gt;&lt;keyword&gt;*Stroke&lt;/keyword&gt;&lt;keyword&gt;*Stroke Rehabilitation&lt;/keyword&gt;&lt;/keywords&gt;&lt;dates&gt;&lt;year&gt;2022&lt;/year&gt;&lt;pub-dates&gt;&lt;date&gt;Jan&lt;/date&gt;&lt;/pub-dates&gt;&lt;/dates&gt;&lt;isbn&gt;1877-0665&lt;/isbn&gt;&lt;accession-num&gt;33429089&lt;/accession-num&gt;&lt;urls&gt;&lt;related-urls&gt;&lt;url&gt;https://ovidsp.ovid.com/ovidweb.cgi?T=JS&amp;amp;CSC=Y&amp;amp;NEWS=N&amp;amp;PAGE=fulltext&amp;amp;D=med20&amp;amp;AN=33429089&lt;/url&gt;&lt;/related-urls&gt;&lt;/urls&gt;&lt;electronic-resource-num&gt;10.1016/j.rehab.2021.101487&lt;/electronic-resource-num&gt;&lt;/record&gt;&lt;/Cite&gt;&lt;/EndNote&gt;</w:instrText>
            </w:r>
            <w:r w:rsidRPr="00AF7AF6">
              <w:rPr>
                <w:sz w:val="18"/>
                <w:szCs w:val="18"/>
                <w:lang w:val="en-GB"/>
              </w:rPr>
              <w:fldChar w:fldCharType="separate"/>
            </w:r>
            <w:r w:rsidR="00DE6AFE" w:rsidRPr="00AF7AF6">
              <w:rPr>
                <w:noProof/>
                <w:sz w:val="18"/>
                <w:szCs w:val="18"/>
                <w:lang w:val="en-GB"/>
              </w:rPr>
              <w:t>[2]</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387A660" w14:textId="77777777" w:rsidR="00DB56EB" w:rsidRPr="00AF7AF6" w:rsidRDefault="00DB56EB" w:rsidP="00966175">
            <w:pPr>
              <w:rPr>
                <w:sz w:val="18"/>
                <w:szCs w:val="18"/>
                <w:lang w:val="en-GB"/>
              </w:rPr>
            </w:pPr>
            <w:r w:rsidRPr="00AF7AF6">
              <w:rPr>
                <w:sz w:val="18"/>
                <w:szCs w:val="18"/>
                <w:lang w:val="en-GB"/>
              </w:rPr>
              <w:t>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6067B21" w14:textId="77777777" w:rsidR="00DB56EB" w:rsidRPr="00AF7AF6" w:rsidRDefault="00DB56EB" w:rsidP="00966175">
            <w:pPr>
              <w:rPr>
                <w:sz w:val="18"/>
                <w:szCs w:val="18"/>
                <w:lang w:val="en-GB"/>
              </w:rPr>
            </w:pPr>
            <w:r w:rsidRPr="00AF7AF6">
              <w:rPr>
                <w:sz w:val="18"/>
                <w:szCs w:val="18"/>
                <w:lang w:val="en-GB"/>
              </w:rPr>
              <w:t>3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1AE7B0D" w14:textId="77777777" w:rsidR="00DB56EB" w:rsidRPr="00AF7AF6" w:rsidRDefault="00DB56EB" w:rsidP="00966175">
            <w:pPr>
              <w:rPr>
                <w:sz w:val="18"/>
                <w:szCs w:val="18"/>
                <w:lang w:val="en-GB"/>
              </w:rPr>
            </w:pPr>
            <w:r w:rsidRPr="00AF7AF6">
              <w:rPr>
                <w:sz w:val="18"/>
                <w:szCs w:val="18"/>
                <w:lang w:val="en-GB"/>
              </w:rPr>
              <w:t>Most studies reported an efficacy outcome; however, only 65% reported dose and 45% reported safety. Most studies were at high risk of bias, and the mean percentage reporting of intervention description and quality was 61% and 67%, respectively.</w:t>
            </w:r>
          </w:p>
        </w:tc>
      </w:tr>
      <w:tr w:rsidR="00DB56EB" w:rsidRPr="00AF7AF6" w14:paraId="43D46C84"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B80BEFF"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52C3259" w14:textId="77777777" w:rsidR="00DB56EB" w:rsidRPr="00AF7AF6" w:rsidRDefault="00DB56EB" w:rsidP="00966175">
            <w:pPr>
              <w:rPr>
                <w:sz w:val="18"/>
                <w:szCs w:val="18"/>
                <w:lang w:val="en-GB"/>
              </w:rPr>
            </w:pPr>
            <w:r w:rsidRPr="00AF7AF6">
              <w:rPr>
                <w:sz w:val="18"/>
                <w:szCs w:val="18"/>
                <w:lang w:val="en-GB"/>
              </w:rPr>
              <w:t>Remote ischemic conditioning</w:t>
            </w:r>
          </w:p>
        </w:tc>
        <w:tc>
          <w:tcPr>
            <w:tcW w:w="0" w:type="auto"/>
            <w:tcBorders>
              <w:top w:val="single" w:sz="6" w:space="0" w:color="CCCCCC"/>
              <w:left w:val="single" w:sz="6" w:space="0" w:color="CCCCCC"/>
              <w:bottom w:val="single" w:sz="6" w:space="0" w:color="CCCCCC"/>
              <w:right w:val="single" w:sz="6" w:space="0" w:color="CCCCCC"/>
            </w:tcBorders>
          </w:tcPr>
          <w:p w14:paraId="4B9467F5" w14:textId="038E3FBC" w:rsidR="00DB56EB" w:rsidRPr="00AF7AF6" w:rsidRDefault="00DB56EB" w:rsidP="00966175">
            <w:pPr>
              <w:rPr>
                <w:rFonts w:eastAsiaTheme="minorHAnsi"/>
                <w:sz w:val="18"/>
                <w:szCs w:val="18"/>
                <w:lang w:val="en-GB"/>
              </w:rPr>
            </w:pPr>
            <w:r w:rsidRPr="00AF7AF6">
              <w:rPr>
                <w:sz w:val="18"/>
                <w:szCs w:val="18"/>
                <w:lang w:val="en-GB"/>
              </w:rPr>
              <w:t xml:space="preserve">Hansen, 2021 </w:t>
            </w:r>
            <w:r w:rsidRPr="00AF7AF6">
              <w:rPr>
                <w:sz w:val="18"/>
                <w:szCs w:val="18"/>
                <w:lang w:val="en-GB"/>
              </w:rPr>
              <w:fldChar w:fldCharType="begin"/>
            </w:r>
            <w:r w:rsidR="00DE6AFE" w:rsidRPr="00AF7AF6">
              <w:rPr>
                <w:sz w:val="18"/>
                <w:szCs w:val="18"/>
                <w:lang w:val="en-GB"/>
              </w:rPr>
              <w:instrText xml:space="preserve"> ADDIN EN.CITE &lt;EndNote&gt;&lt;Cite&gt;&lt;Author&gt;Hansen&lt;/Author&gt;&lt;Year&gt;2021&lt;/Year&gt;&lt;RecNum&gt;880&lt;/RecNum&gt;&lt;DisplayText&gt;[3]&lt;/DisplayText&gt;&lt;record&gt;&lt;rec-number&gt;880&lt;/rec-number&gt;&lt;foreign-keys&gt;&lt;key app="EN" db-id="fw5stdw25saxvne2wwcvvzdwer2vz0tv9z9z" timestamp="1655706839"&gt;880&lt;/key&gt;&lt;/foreign-keys&gt;&lt;ref-type name="Journal Article"&gt;17&lt;/ref-type&gt;&lt;contributors&gt;&lt;authors&gt;&lt;author&gt;Hansen, L. F.&lt;/author&gt;&lt;author&gt;Nielsen, N. S. K.&lt;/author&gt;&lt;author&gt;Christoffersen, L. C.&lt;/author&gt;&lt;author&gt;Kruuse, C.&lt;/author&gt;&lt;/authors&gt;&lt;/contributors&gt;&lt;titles&gt;&lt;title&gt;Translational challenges of remote ischemic conditioning in ischemic stroke - a systematic review&lt;/title&gt;&lt;secondary-title&gt;Annals of Clinical &amp;amp; Translational Neurology&lt;/secondary-title&gt;&lt;short-title&gt;Translational challenges of remote ischemic conditioning in ischemic stroke - a systematic review&lt;/short-title&gt;&lt;/titles&gt;&lt;periodical&gt;&lt;full-title&gt;Annals of Clinical &amp;amp; Translational Neurology&lt;/full-title&gt;&lt;/periodical&gt;&lt;pages&gt;1720-1729&lt;/pages&gt;&lt;volume&gt;8&lt;/volume&gt;&lt;number&gt;8&lt;/number&gt;&lt;keywords&gt;&lt;keyword&gt;Animals&lt;/keyword&gt;&lt;keyword&gt;Humans&lt;/keyword&gt;&lt;keyword&gt;*Ischemic Postconditioning&lt;/keyword&gt;&lt;keyword&gt;*Ischemic Preconditioning&lt;/keyword&gt;&lt;keyword&gt;*Ischemic Stroke/th [Therapy]&lt;/keyword&gt;&lt;keyword&gt;*Translational Research, Biomedical&lt;/keyword&gt;&lt;/keywords&gt;&lt;dates&gt;&lt;year&gt;2021&lt;/year&gt;&lt;pub-dates&gt;&lt;date&gt;08&lt;/date&gt;&lt;/pub-dates&gt;&lt;/dates&gt;&lt;isbn&gt;2328-9503&lt;/isbn&gt;&lt;accession-num&gt;34133841&lt;/accession-num&gt;&lt;urls&gt;&lt;related-urls&gt;&lt;url&gt;https://ovidsp.ovid.com/ovidweb.cgi?T=JS&amp;amp;CSC=Y&amp;amp;NEWS=N&amp;amp;PAGE=fulltext&amp;amp;D=med20&amp;amp;AN=34133841&lt;/url&gt;&lt;/related-urls&gt;&lt;/urls&gt;&lt;electronic-resource-num&gt;10.1002/acn3.51405&lt;/electronic-resource-num&gt;&lt;/record&gt;&lt;/Cite&gt;&lt;/EndNote&gt;</w:instrText>
            </w:r>
            <w:r w:rsidRPr="00AF7AF6">
              <w:rPr>
                <w:sz w:val="18"/>
                <w:szCs w:val="18"/>
                <w:lang w:val="en-GB"/>
              </w:rPr>
              <w:fldChar w:fldCharType="separate"/>
            </w:r>
            <w:r w:rsidR="00DE6AFE" w:rsidRPr="00AF7AF6">
              <w:rPr>
                <w:noProof/>
                <w:sz w:val="18"/>
                <w:szCs w:val="18"/>
                <w:lang w:val="en-GB"/>
              </w:rPr>
              <w:t>[3]</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76503DD" w14:textId="77777777" w:rsidR="00DB56EB" w:rsidRPr="00AF7AF6" w:rsidRDefault="00DB56EB" w:rsidP="00966175">
            <w:pPr>
              <w:rPr>
                <w:sz w:val="18"/>
                <w:szCs w:val="18"/>
                <w:lang w:val="en-GB"/>
              </w:rPr>
            </w:pPr>
            <w:r w:rsidRPr="00AF7AF6">
              <w:rPr>
                <w:sz w:val="18"/>
                <w:szCs w:val="18"/>
                <w:lang w:val="en-GB"/>
              </w:rPr>
              <w:t>2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951F14E" w14:textId="77777777" w:rsidR="00DB56EB" w:rsidRPr="00AF7AF6" w:rsidRDefault="00DB56EB" w:rsidP="00966175">
            <w:pPr>
              <w:rPr>
                <w:sz w:val="18"/>
                <w:szCs w:val="18"/>
                <w:lang w:val="en-GB"/>
              </w:rPr>
            </w:pPr>
            <w:r w:rsidRPr="00AF7AF6">
              <w:rPr>
                <w:sz w:val="18"/>
                <w:szCs w:val="18"/>
                <w:lang w:val="en-GB"/>
              </w:rPr>
              <w:t>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7A303C4" w14:textId="77777777" w:rsidR="00DB56EB" w:rsidRPr="00AF7AF6" w:rsidRDefault="00DB56EB" w:rsidP="00966175">
            <w:pPr>
              <w:rPr>
                <w:sz w:val="18"/>
                <w:szCs w:val="18"/>
                <w:lang w:val="en-GB"/>
              </w:rPr>
            </w:pPr>
            <w:r w:rsidRPr="00AF7AF6">
              <w:rPr>
                <w:sz w:val="18"/>
                <w:szCs w:val="18"/>
                <w:lang w:val="en-GB"/>
              </w:rPr>
              <w:t xml:space="preserve">Non-clinically relevant methodological approaches in animals, e.g., ischemic conditioning prior to an ischemic insult which is not relevant for stroke. Poor reporting and high risk of bias, mostly for animal studies. Multiple other discrepancies in the design and performance of conditioning which could pose barriers for successful translation, e.g., animal hindlimbs versus human fore-limb conditioning; </w:t>
            </w:r>
            <w:proofErr w:type="spellStart"/>
            <w:r w:rsidRPr="00AF7AF6">
              <w:rPr>
                <w:sz w:val="18"/>
                <w:szCs w:val="18"/>
                <w:lang w:val="en-GB"/>
              </w:rPr>
              <w:t>anesthetic</w:t>
            </w:r>
            <w:proofErr w:type="spellEnd"/>
            <w:r w:rsidRPr="00AF7AF6">
              <w:rPr>
                <w:sz w:val="18"/>
                <w:szCs w:val="18"/>
                <w:lang w:val="en-GB"/>
              </w:rPr>
              <w:t xml:space="preserve"> use in animal experiments versus no </w:t>
            </w:r>
            <w:proofErr w:type="spellStart"/>
            <w:r w:rsidRPr="00AF7AF6">
              <w:rPr>
                <w:sz w:val="18"/>
                <w:szCs w:val="18"/>
                <w:lang w:val="en-GB"/>
              </w:rPr>
              <w:t>anesthesia</w:t>
            </w:r>
            <w:proofErr w:type="spellEnd"/>
            <w:r w:rsidRPr="00AF7AF6">
              <w:rPr>
                <w:sz w:val="18"/>
                <w:szCs w:val="18"/>
                <w:lang w:val="en-GB"/>
              </w:rPr>
              <w:t xml:space="preserve"> in humans; lack of relevant comorbidities in animas.</w:t>
            </w:r>
          </w:p>
        </w:tc>
      </w:tr>
      <w:tr w:rsidR="00DB56EB" w:rsidRPr="00AF7AF6" w14:paraId="2133E272"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753D699"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65C92D5" w14:textId="77777777" w:rsidR="00DB56EB" w:rsidRPr="00AF7AF6" w:rsidRDefault="00DB56EB" w:rsidP="00966175">
            <w:pPr>
              <w:rPr>
                <w:sz w:val="18"/>
                <w:szCs w:val="18"/>
                <w:lang w:val="en-GB"/>
              </w:rPr>
            </w:pPr>
            <w:r w:rsidRPr="00AF7AF6">
              <w:rPr>
                <w:sz w:val="18"/>
                <w:szCs w:val="18"/>
                <w:lang w:val="en-GB"/>
              </w:rPr>
              <w:t>Mesenchymal stem cells</w:t>
            </w:r>
          </w:p>
        </w:tc>
        <w:tc>
          <w:tcPr>
            <w:tcW w:w="0" w:type="auto"/>
            <w:tcBorders>
              <w:top w:val="single" w:sz="6" w:space="0" w:color="CCCCCC"/>
              <w:left w:val="single" w:sz="6" w:space="0" w:color="CCCCCC"/>
              <w:bottom w:val="single" w:sz="6" w:space="0" w:color="CCCCCC"/>
              <w:right w:val="single" w:sz="6" w:space="0" w:color="CCCCCC"/>
            </w:tcBorders>
          </w:tcPr>
          <w:p w14:paraId="5879DAC1" w14:textId="70AA77AD" w:rsidR="00DB56EB" w:rsidRPr="00AF7AF6" w:rsidRDefault="00DB56EB" w:rsidP="00966175">
            <w:pPr>
              <w:rPr>
                <w:rFonts w:eastAsiaTheme="minorHAnsi"/>
                <w:sz w:val="18"/>
                <w:szCs w:val="18"/>
                <w:lang w:val="en-GB"/>
              </w:rPr>
            </w:pPr>
            <w:r w:rsidRPr="00AF7AF6">
              <w:rPr>
                <w:sz w:val="18"/>
                <w:szCs w:val="18"/>
                <w:lang w:val="en-GB"/>
              </w:rPr>
              <w:t xml:space="preserve">Lalu, 2020 </w:t>
            </w:r>
            <w:r w:rsidRPr="00AF7AF6">
              <w:rPr>
                <w:sz w:val="18"/>
                <w:szCs w:val="18"/>
                <w:lang w:val="en-GB"/>
              </w:rPr>
              <w:fldChar w:fldCharType="begin">
                <w:fldData xml:space="preserve">PEVuZE5vdGU+PENpdGU+PEF1dGhvcj5MYWx1PC9BdXRob3I+PFllYXI+MjAyMDwvWWVhcj48UmVj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==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MYWx1PC9BdXRob3I+PFllYXI+MjAyMDwvWWVhcj48UmVj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==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4]</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5CA152C" w14:textId="77777777" w:rsidR="00DB56EB" w:rsidRPr="00AF7AF6" w:rsidRDefault="00DB56EB" w:rsidP="00966175">
            <w:pPr>
              <w:rPr>
                <w:sz w:val="18"/>
                <w:szCs w:val="18"/>
                <w:lang w:val="en-GB"/>
              </w:rPr>
            </w:pPr>
            <w:r w:rsidRPr="00AF7AF6">
              <w:rPr>
                <w:sz w:val="18"/>
                <w:szCs w:val="18"/>
                <w:lang w:val="en-GB"/>
              </w:rPr>
              <w:t>7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49B2AE0" w14:textId="77777777" w:rsidR="00DB56EB" w:rsidRPr="00AF7AF6" w:rsidRDefault="00DB56EB" w:rsidP="00966175">
            <w:pPr>
              <w:rPr>
                <w:sz w:val="18"/>
                <w:szCs w:val="18"/>
                <w:lang w:val="en-GB"/>
              </w:rPr>
            </w:pPr>
            <w:r w:rsidRPr="00AF7AF6">
              <w:rPr>
                <w:sz w:val="18"/>
                <w:szCs w:val="18"/>
                <w:lang w:val="en-GB"/>
              </w:rPr>
              <w:t>1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FC8B0D0" w14:textId="77777777" w:rsidR="00DB56EB" w:rsidRPr="00AF7AF6" w:rsidRDefault="00DB56EB" w:rsidP="00966175">
            <w:pPr>
              <w:rPr>
                <w:sz w:val="18"/>
                <w:szCs w:val="18"/>
                <w:lang w:val="en-GB"/>
              </w:rPr>
            </w:pPr>
            <w:r w:rsidRPr="00AF7AF6">
              <w:rPr>
                <w:sz w:val="18"/>
                <w:szCs w:val="18"/>
                <w:lang w:val="en-GB"/>
              </w:rPr>
              <w:t xml:space="preserve">Citation analysis: Animal studies were rarely cited in human studies. Mostly positive animal studies. One randomized controlled phase 2 trials in humans negative. </w:t>
            </w:r>
          </w:p>
        </w:tc>
      </w:tr>
      <w:tr w:rsidR="00DB56EB" w:rsidRPr="00AF7AF6" w14:paraId="1FF03250"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E8302CF"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30F9F68" w14:textId="77777777" w:rsidR="00DB56EB" w:rsidRPr="00AF7AF6" w:rsidRDefault="00DB56EB" w:rsidP="00966175">
            <w:pPr>
              <w:rPr>
                <w:sz w:val="18"/>
                <w:szCs w:val="18"/>
                <w:lang w:val="en-GB"/>
              </w:rPr>
            </w:pPr>
            <w:r w:rsidRPr="00AF7AF6">
              <w:rPr>
                <w:sz w:val="18"/>
                <w:szCs w:val="18"/>
                <w:lang w:val="en-GB"/>
              </w:rPr>
              <w:t>S-</w:t>
            </w:r>
            <w:proofErr w:type="spellStart"/>
            <w:r w:rsidRPr="00AF7AF6">
              <w:rPr>
                <w:sz w:val="18"/>
                <w:szCs w:val="18"/>
                <w:lang w:val="en-GB"/>
              </w:rPr>
              <w:t>Nitrosoglutathione</w:t>
            </w:r>
            <w:proofErr w:type="spellEnd"/>
          </w:p>
        </w:tc>
        <w:tc>
          <w:tcPr>
            <w:tcW w:w="0" w:type="auto"/>
            <w:tcBorders>
              <w:top w:val="single" w:sz="6" w:space="0" w:color="CCCCCC"/>
              <w:left w:val="single" w:sz="6" w:space="0" w:color="CCCCCC"/>
              <w:bottom w:val="single" w:sz="6" w:space="0" w:color="CCCCCC"/>
              <w:right w:val="single" w:sz="6" w:space="0" w:color="CCCCCC"/>
            </w:tcBorders>
          </w:tcPr>
          <w:p w14:paraId="69633B4F" w14:textId="21E1EEFC" w:rsidR="00DB56EB" w:rsidRPr="00AF7AF6" w:rsidRDefault="00DB56EB" w:rsidP="00966175">
            <w:pPr>
              <w:rPr>
                <w:rFonts w:eastAsiaTheme="minorHAnsi"/>
                <w:sz w:val="18"/>
                <w:szCs w:val="18"/>
                <w:lang w:val="en-GB"/>
              </w:rPr>
            </w:pPr>
            <w:r w:rsidRPr="00AF7AF6">
              <w:rPr>
                <w:sz w:val="18"/>
                <w:szCs w:val="18"/>
                <w:lang w:val="en-GB"/>
              </w:rPr>
              <w:t xml:space="preserve">Liu, 2020 </w:t>
            </w:r>
            <w:r w:rsidRPr="00AF7AF6">
              <w:rPr>
                <w:sz w:val="18"/>
                <w:szCs w:val="18"/>
                <w:lang w:val="en-GB"/>
              </w:rPr>
              <w:fldChar w:fldCharType="begin">
                <w:fldData xml:space="preserve">PEVuZE5vdGU+PENpdGU+PEF1dGhvcj5MaXU8L0F1dGhvcj48WWVhcj4yMDE5PC9ZZWFyPjxSZWNO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MaXU8L0F1dGhvcj48WWVhcj4yMDE5PC9ZZWFyPjxSZWNO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5]</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EE7406F" w14:textId="77777777" w:rsidR="00DB56EB" w:rsidRPr="00AF7AF6" w:rsidRDefault="00DB56EB" w:rsidP="00966175">
            <w:pPr>
              <w:rPr>
                <w:sz w:val="18"/>
                <w:szCs w:val="18"/>
                <w:lang w:val="en-GB"/>
              </w:rPr>
            </w:pPr>
            <w:r w:rsidRPr="00AF7AF6">
              <w:rPr>
                <w:sz w:val="18"/>
                <w:szCs w:val="18"/>
                <w:lang w:val="en-GB"/>
              </w:rPr>
              <w:t>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89FAA08" w14:textId="77777777" w:rsidR="00DB56EB" w:rsidRPr="00AF7AF6" w:rsidRDefault="00DB56EB" w:rsidP="00966175">
            <w:pPr>
              <w:rPr>
                <w:sz w:val="18"/>
                <w:szCs w:val="18"/>
                <w:lang w:val="en-GB"/>
              </w:rPr>
            </w:pPr>
            <w:r w:rsidRPr="00AF7AF6">
              <w:rPr>
                <w:sz w:val="18"/>
                <w:szCs w:val="18"/>
                <w:lang w:val="en-GB"/>
              </w:rPr>
              <w:t>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04AC83B" w14:textId="77777777" w:rsidR="00DB56EB" w:rsidRPr="00AF7AF6" w:rsidRDefault="00DB56EB" w:rsidP="00966175">
            <w:pPr>
              <w:rPr>
                <w:sz w:val="18"/>
                <w:szCs w:val="18"/>
                <w:lang w:val="en-GB"/>
              </w:rPr>
            </w:pPr>
            <w:r w:rsidRPr="00AF7AF6">
              <w:rPr>
                <w:sz w:val="18"/>
                <w:szCs w:val="18"/>
                <w:lang w:val="en-GB"/>
              </w:rPr>
              <w:t>S-</w:t>
            </w:r>
            <w:proofErr w:type="spellStart"/>
            <w:r w:rsidRPr="00AF7AF6">
              <w:rPr>
                <w:sz w:val="18"/>
                <w:szCs w:val="18"/>
                <w:lang w:val="en-GB"/>
              </w:rPr>
              <w:t>Nitrosoglutathione</w:t>
            </w:r>
            <w:proofErr w:type="spellEnd"/>
            <w:r w:rsidRPr="00AF7AF6">
              <w:rPr>
                <w:sz w:val="18"/>
                <w:szCs w:val="18"/>
                <w:lang w:val="en-GB"/>
              </w:rPr>
              <w:t xml:space="preserve"> in stroke with positive animal and human studies.</w:t>
            </w:r>
          </w:p>
        </w:tc>
      </w:tr>
      <w:tr w:rsidR="00DB56EB" w:rsidRPr="00AF7AF6" w14:paraId="055CDA23"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CC6E759"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5A63BB0" w14:textId="77777777" w:rsidR="00DB56EB" w:rsidRPr="00AF7AF6" w:rsidRDefault="00DB56EB" w:rsidP="00966175">
            <w:pPr>
              <w:rPr>
                <w:sz w:val="18"/>
                <w:szCs w:val="18"/>
                <w:lang w:val="en-GB"/>
              </w:rPr>
            </w:pPr>
            <w:r w:rsidRPr="00AF7AF6">
              <w:rPr>
                <w:sz w:val="18"/>
                <w:szCs w:val="18"/>
                <w:lang w:val="en-GB"/>
              </w:rPr>
              <w:t>Glucagon-like peptide-1 receptor agonists</w:t>
            </w:r>
          </w:p>
        </w:tc>
        <w:tc>
          <w:tcPr>
            <w:tcW w:w="0" w:type="auto"/>
            <w:tcBorders>
              <w:top w:val="single" w:sz="6" w:space="0" w:color="CCCCCC"/>
              <w:left w:val="single" w:sz="6" w:space="0" w:color="CCCCCC"/>
              <w:bottom w:val="single" w:sz="6" w:space="0" w:color="CCCCCC"/>
              <w:right w:val="single" w:sz="6" w:space="0" w:color="CCCCCC"/>
            </w:tcBorders>
          </w:tcPr>
          <w:p w14:paraId="654CC087" w14:textId="18A0DA1D" w:rsidR="00DB56EB" w:rsidRPr="00AF7AF6" w:rsidRDefault="00DB56EB" w:rsidP="00966175">
            <w:pPr>
              <w:rPr>
                <w:rFonts w:eastAsiaTheme="minorHAnsi"/>
                <w:sz w:val="18"/>
                <w:szCs w:val="18"/>
                <w:lang w:val="en-GB"/>
              </w:rPr>
            </w:pPr>
            <w:proofErr w:type="spellStart"/>
            <w:r w:rsidRPr="00AF7AF6">
              <w:rPr>
                <w:sz w:val="18"/>
                <w:szCs w:val="18"/>
                <w:lang w:val="en-GB"/>
              </w:rPr>
              <w:t>Maskery</w:t>
            </w:r>
            <w:proofErr w:type="spellEnd"/>
            <w:r w:rsidRPr="00AF7AF6">
              <w:rPr>
                <w:sz w:val="18"/>
                <w:szCs w:val="18"/>
                <w:lang w:val="en-GB"/>
              </w:rPr>
              <w:t xml:space="preserve">, 2021 </w:t>
            </w:r>
            <w:r w:rsidRPr="00AF7AF6">
              <w:rPr>
                <w:sz w:val="18"/>
                <w:szCs w:val="18"/>
                <w:lang w:val="en-GB"/>
              </w:rPr>
              <w:fldChar w:fldCharType="begin">
                <w:fldData xml:space="preserve">PEVuZE5vdGU+PENpdGU+PEF1dGhvcj5NYXNrZXJ5PC9BdXRob3I+PFllYXI+MjAyMTwvWWVhcj48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NYXNrZXJ5PC9BdXRob3I+PFllYXI+MjAyMTwvWWVhcj48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6]</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C82E2F8" w14:textId="77777777" w:rsidR="00DB56EB" w:rsidRPr="00AF7AF6" w:rsidRDefault="00DB56EB" w:rsidP="00966175">
            <w:pPr>
              <w:rPr>
                <w:sz w:val="18"/>
                <w:szCs w:val="18"/>
                <w:lang w:val="en-GB"/>
              </w:rPr>
            </w:pPr>
            <w:r w:rsidRPr="00AF7AF6">
              <w:rPr>
                <w:sz w:val="18"/>
                <w:szCs w:val="18"/>
                <w:lang w:val="en-GB"/>
              </w:rPr>
              <w:t>3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44A1B76" w14:textId="77777777" w:rsidR="00DB56EB" w:rsidRPr="00AF7AF6" w:rsidRDefault="00DB56EB" w:rsidP="00966175">
            <w:pPr>
              <w:rPr>
                <w:sz w:val="18"/>
                <w:szCs w:val="18"/>
                <w:lang w:val="en-GB"/>
              </w:rPr>
            </w:pPr>
            <w:r w:rsidRPr="00AF7AF6">
              <w:rPr>
                <w:sz w:val="18"/>
                <w:szCs w:val="18"/>
                <w:lang w:val="en-GB"/>
              </w:rPr>
              <w:t>2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A0C4FC4" w14:textId="77777777" w:rsidR="00DB56EB" w:rsidRPr="00AF7AF6" w:rsidRDefault="00DB56EB" w:rsidP="00966175">
            <w:pPr>
              <w:rPr>
                <w:sz w:val="18"/>
                <w:szCs w:val="18"/>
                <w:lang w:val="en-GB"/>
              </w:rPr>
            </w:pPr>
            <w:r w:rsidRPr="00AF7AF6">
              <w:rPr>
                <w:sz w:val="18"/>
                <w:szCs w:val="18"/>
                <w:lang w:val="en-GB"/>
              </w:rPr>
              <w:t xml:space="preserve">Glucagon-like peptide-1 receptor agonists for stroke with positive animal studies and </w:t>
            </w:r>
            <w:proofErr w:type="spellStart"/>
            <w:r w:rsidRPr="00AF7AF6">
              <w:rPr>
                <w:sz w:val="18"/>
                <w:szCs w:val="18"/>
                <w:lang w:val="en-GB"/>
              </w:rPr>
              <w:t>favorable</w:t>
            </w:r>
            <w:proofErr w:type="spellEnd"/>
            <w:r w:rsidRPr="00AF7AF6">
              <w:rPr>
                <w:sz w:val="18"/>
                <w:szCs w:val="18"/>
                <w:lang w:val="en-GB"/>
              </w:rPr>
              <w:t xml:space="preserve"> preliminary observations in humans.</w:t>
            </w:r>
          </w:p>
        </w:tc>
      </w:tr>
      <w:tr w:rsidR="00DB56EB" w:rsidRPr="00AF7AF6" w14:paraId="2C447EB0"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6293293" w14:textId="77777777" w:rsidR="00DB56EB" w:rsidRPr="00AF7AF6" w:rsidRDefault="00DB56EB" w:rsidP="00966175">
            <w:pPr>
              <w:rPr>
                <w:sz w:val="18"/>
                <w:szCs w:val="18"/>
                <w:lang w:val="en-GB"/>
              </w:rPr>
            </w:pPr>
            <w:r w:rsidRPr="00AF7AF6">
              <w:rPr>
                <w:sz w:val="18"/>
                <w:szCs w:val="18"/>
                <w:lang w:val="en-GB"/>
              </w:rPr>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58624A5" w14:textId="77777777" w:rsidR="00DB56EB" w:rsidRPr="00AF7AF6" w:rsidRDefault="00DB56EB" w:rsidP="00966175">
            <w:pPr>
              <w:rPr>
                <w:sz w:val="18"/>
                <w:szCs w:val="18"/>
                <w:lang w:val="en-GB"/>
              </w:rPr>
            </w:pPr>
            <w:r w:rsidRPr="00AF7AF6">
              <w:rPr>
                <w:sz w:val="18"/>
                <w:szCs w:val="18"/>
                <w:lang w:val="en-GB"/>
              </w:rPr>
              <w:t>Melatonin</w:t>
            </w:r>
          </w:p>
        </w:tc>
        <w:tc>
          <w:tcPr>
            <w:tcW w:w="0" w:type="auto"/>
            <w:tcBorders>
              <w:top w:val="single" w:sz="6" w:space="0" w:color="CCCCCC"/>
              <w:left w:val="single" w:sz="6" w:space="0" w:color="CCCCCC"/>
              <w:bottom w:val="single" w:sz="6" w:space="0" w:color="CCCCCC"/>
              <w:right w:val="single" w:sz="6" w:space="0" w:color="CCCCCC"/>
            </w:tcBorders>
          </w:tcPr>
          <w:p w14:paraId="06388F5C" w14:textId="5B0ABF42" w:rsidR="00DB56EB" w:rsidRPr="00AF7AF6" w:rsidRDefault="00DB56EB" w:rsidP="00966175">
            <w:pPr>
              <w:rPr>
                <w:rFonts w:eastAsiaTheme="minorHAnsi"/>
                <w:sz w:val="18"/>
                <w:szCs w:val="18"/>
                <w:lang w:val="en-GB"/>
              </w:rPr>
            </w:pPr>
            <w:r w:rsidRPr="00AF7AF6">
              <w:rPr>
                <w:sz w:val="18"/>
                <w:szCs w:val="18"/>
                <w:lang w:val="en-GB"/>
              </w:rPr>
              <w:t xml:space="preserve">Ramos, 2020 </w:t>
            </w:r>
            <w:r w:rsidRPr="00AF7AF6">
              <w:rPr>
                <w:sz w:val="18"/>
                <w:szCs w:val="18"/>
                <w:lang w:val="en-GB"/>
              </w:rPr>
              <w:fldChar w:fldCharType="begin"/>
            </w:r>
            <w:r w:rsidR="00DE6AFE" w:rsidRPr="00AF7AF6">
              <w:rPr>
                <w:sz w:val="18"/>
                <w:szCs w:val="18"/>
                <w:lang w:val="en-GB"/>
              </w:rPr>
              <w:instrText xml:space="preserve"> ADDIN EN.CITE &lt;EndNote&gt;&lt;Cite&gt;&lt;Author&gt;Ramos&lt;/Author&gt;&lt;Year&gt;2020&lt;/Year&gt;&lt;RecNum&gt;550&lt;/RecNum&gt;&lt;DisplayText&gt;[7]&lt;/DisplayText&gt;&lt;record&gt;&lt;rec-number&gt;550&lt;/rec-number&gt;&lt;foreign-keys&gt;&lt;key app="EN" db-id="fw5stdw25saxvne2wwcvvzdwer2vz0tv9z9z" timestamp="1655706839"&gt;550&lt;/key&gt;&lt;/foreign-keys&gt;&lt;ref-type name="Journal Article"&gt;17&lt;/ref-type&gt;&lt;contributors&gt;&lt;authors&gt;&lt;author&gt;Ramos, E.&lt;/author&gt;&lt;author&gt;Farre-Alins, V.&lt;/author&gt;&lt;author&gt;Egea, J.&lt;/author&gt;&lt;author&gt;Lopez-Munoz, F.&lt;/author&gt;&lt;author&gt;Reiter, R. J.&lt;/author&gt;&lt;author&gt;Romero, A.&lt;/author&gt;&lt;/authors&gt;&lt;/contributors&gt;&lt;titles&gt;&lt;title&gt;Melatonin&amp;apos;s efficacy in stroke patients; a matter of dose? A systematic review&lt;/title&gt;&lt;secondary-title&gt;Toxicology &amp;amp; Applied Pharmacology&lt;/secondary-title&gt;&lt;short-title&gt;Melatonin&amp;apos;s efficacy in stroke patients; a matter of dose? A systematic review&lt;/short-title&gt;&lt;/titles&gt;&lt;periodical&gt;&lt;full-title&gt;Toxicology &amp;amp; Applied Pharmacology&lt;/full-title&gt;&lt;/periodical&gt;&lt;pages&gt;114933&lt;/pages&gt;&lt;volume&gt;392&lt;/volume&gt;&lt;keywords&gt;&lt;keyword&gt;Dose-Response Relationship, Drug&lt;/keyword&gt;&lt;keyword&gt;Humans&lt;/keyword&gt;&lt;keyword&gt;*Melatonin/ad [Administration &amp;amp; Dosage]&lt;/keyword&gt;&lt;keyword&gt;*Melatonin/tu [Therapeutic Use]&lt;/keyword&gt;&lt;keyword&gt;*Stroke/dt [Drug Therapy]&lt;/keyword&gt;&lt;keyword&gt;JL5DK93RCL (Melatonin)&lt;/keyword&gt;&lt;/keywords&gt;&lt;dates&gt;&lt;year&gt;2020&lt;/year&gt;&lt;pub-dates&gt;&lt;date&gt;04 01&lt;/date&gt;&lt;/pub-dates&gt;&lt;/dates&gt;&lt;isbn&gt;1096-0333&lt;/isbn&gt;&lt;accession-num&gt;32112789&lt;/accession-num&gt;&lt;urls&gt;&lt;related-urls&gt;&lt;url&gt;https://ovidsp.ovid.com/ovidweb.cgi?T=JS&amp;amp;CSC=Y&amp;amp;NEWS=N&amp;amp;PAGE=fulltext&amp;amp;D=med17&amp;amp;AN=32112789&lt;/url&gt;&lt;/related-urls&gt;&lt;/urls&gt;&lt;electronic-resource-num&gt;10.1016/j.taap.2020.114933&lt;/electronic-resource-num&gt;&lt;/record&gt;&lt;/Cite&gt;&lt;/EndNote&gt;</w:instrText>
            </w:r>
            <w:r w:rsidRPr="00AF7AF6">
              <w:rPr>
                <w:sz w:val="18"/>
                <w:szCs w:val="18"/>
                <w:lang w:val="en-GB"/>
              </w:rPr>
              <w:fldChar w:fldCharType="separate"/>
            </w:r>
            <w:r w:rsidR="00DE6AFE" w:rsidRPr="00AF7AF6">
              <w:rPr>
                <w:noProof/>
                <w:sz w:val="18"/>
                <w:szCs w:val="18"/>
                <w:lang w:val="en-GB"/>
              </w:rPr>
              <w:t>[7]</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2E05F7D" w14:textId="77777777" w:rsidR="00DB56EB" w:rsidRPr="00AF7AF6" w:rsidRDefault="00DB56EB" w:rsidP="00966175">
            <w:pPr>
              <w:rPr>
                <w:sz w:val="18"/>
                <w:szCs w:val="18"/>
                <w:lang w:val="en-GB"/>
              </w:rPr>
            </w:pPr>
            <w:r w:rsidRPr="00AF7AF6">
              <w:rPr>
                <w:sz w:val="18"/>
                <w:szCs w:val="18"/>
                <w:lang w:val="en-GB"/>
              </w:rPr>
              <w:t>4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4BC188D" w14:textId="77777777" w:rsidR="00DB56EB" w:rsidRPr="00AF7AF6" w:rsidRDefault="00DB56EB" w:rsidP="00966175">
            <w:pPr>
              <w:rPr>
                <w:sz w:val="18"/>
                <w:szCs w:val="18"/>
                <w:lang w:val="en-GB"/>
              </w:rPr>
            </w:pPr>
            <w:r w:rsidRPr="00AF7AF6">
              <w:rPr>
                <w:sz w:val="18"/>
                <w:szCs w:val="18"/>
                <w:lang w:val="en-GB"/>
              </w:rPr>
              <w:t>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F06A068" w14:textId="77777777" w:rsidR="00DB56EB" w:rsidRPr="00AF7AF6" w:rsidRDefault="00DB56EB" w:rsidP="00966175">
            <w:pPr>
              <w:rPr>
                <w:sz w:val="18"/>
                <w:szCs w:val="18"/>
                <w:lang w:val="en-GB"/>
              </w:rPr>
            </w:pPr>
            <w:r w:rsidRPr="00AF7AF6">
              <w:rPr>
                <w:sz w:val="18"/>
                <w:szCs w:val="18"/>
                <w:lang w:val="en-GB"/>
              </w:rPr>
              <w:t xml:space="preserve">Melatonin with positive impact on stroke in animals, in humans </w:t>
            </w:r>
            <w:r w:rsidRPr="00AF7AF6">
              <w:rPr>
                <w:sz w:val="18"/>
                <w:szCs w:val="18"/>
                <w:lang w:val="en-GB"/>
              </w:rPr>
              <w:lastRenderedPageBreak/>
              <w:t>less clear. Doses very low in humans (compared to animals)</w:t>
            </w:r>
          </w:p>
        </w:tc>
      </w:tr>
      <w:tr w:rsidR="00DB56EB" w:rsidRPr="00AF7AF6" w14:paraId="268B5DD4"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ABCF5A9" w14:textId="77777777" w:rsidR="00DB56EB" w:rsidRPr="00AF7AF6" w:rsidRDefault="00DB56EB" w:rsidP="00966175">
            <w:pPr>
              <w:rPr>
                <w:sz w:val="18"/>
                <w:szCs w:val="18"/>
                <w:lang w:val="en-GB"/>
              </w:rPr>
            </w:pPr>
            <w:r w:rsidRPr="00AF7AF6">
              <w:rPr>
                <w:sz w:val="18"/>
                <w:szCs w:val="18"/>
                <w:lang w:val="en-GB"/>
              </w:rPr>
              <w:lastRenderedPageBreak/>
              <w:t>Strok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E29386D" w14:textId="77777777" w:rsidR="00DB56EB" w:rsidRPr="00AF7AF6" w:rsidRDefault="00DB56EB" w:rsidP="00966175">
            <w:pPr>
              <w:rPr>
                <w:sz w:val="18"/>
                <w:szCs w:val="18"/>
                <w:lang w:val="en-GB"/>
              </w:rPr>
            </w:pPr>
            <w:r w:rsidRPr="00AF7AF6">
              <w:rPr>
                <w:sz w:val="18"/>
                <w:szCs w:val="18"/>
                <w:lang w:val="en-GB"/>
              </w:rPr>
              <w:t>A comprehensive list of drugs for acute ischemic stroke</w:t>
            </w:r>
          </w:p>
        </w:tc>
        <w:tc>
          <w:tcPr>
            <w:tcW w:w="0" w:type="auto"/>
            <w:tcBorders>
              <w:top w:val="single" w:sz="6" w:space="0" w:color="CCCCCC"/>
              <w:left w:val="single" w:sz="6" w:space="0" w:color="CCCCCC"/>
              <w:bottom w:val="single" w:sz="6" w:space="0" w:color="CCCCCC"/>
              <w:right w:val="single" w:sz="6" w:space="0" w:color="CCCCCC"/>
            </w:tcBorders>
          </w:tcPr>
          <w:p w14:paraId="2E6673E2" w14:textId="42E799A5" w:rsidR="00DB56EB" w:rsidRPr="00AF7AF6" w:rsidRDefault="00DB56EB" w:rsidP="00966175">
            <w:pPr>
              <w:rPr>
                <w:rFonts w:eastAsiaTheme="minorHAnsi"/>
                <w:sz w:val="18"/>
                <w:szCs w:val="18"/>
                <w:lang w:val="en-GB"/>
              </w:rPr>
            </w:pPr>
            <w:r w:rsidRPr="00AF7AF6">
              <w:rPr>
                <w:sz w:val="18"/>
                <w:szCs w:val="18"/>
                <w:lang w:val="en-GB"/>
              </w:rPr>
              <w:t xml:space="preserve">Schmidt-Pogoda, 2020 </w:t>
            </w:r>
            <w:r w:rsidRPr="00AF7AF6">
              <w:rPr>
                <w:sz w:val="18"/>
                <w:szCs w:val="18"/>
                <w:lang w:val="en-GB"/>
              </w:rPr>
              <w:fldChar w:fldCharType="begin">
                <w:fldData xml:space="preserve">PEVuZE5vdGU+PENpdGU+PEF1dGhvcj5TY2htaWR0LVBvZ29kYTwvQXV0aG9yPjxZZWFyPjIwMjA8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TY2htaWR0LVBvZ29kYTwvQXV0aG9yPjxZZWFyPjIwMjA8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8]</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B78671D" w14:textId="77777777" w:rsidR="00DB56EB" w:rsidRPr="00AF7AF6" w:rsidRDefault="00DB56EB" w:rsidP="00966175">
            <w:pPr>
              <w:rPr>
                <w:sz w:val="18"/>
                <w:szCs w:val="18"/>
                <w:lang w:val="en-GB"/>
              </w:rPr>
            </w:pPr>
            <w:r w:rsidRPr="00AF7AF6">
              <w:rPr>
                <w:sz w:val="18"/>
                <w:szCs w:val="18"/>
                <w:lang w:val="en-GB"/>
              </w:rPr>
              <w:t>20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5189E59" w14:textId="77777777" w:rsidR="00DB56EB" w:rsidRPr="00AF7AF6" w:rsidRDefault="00DB56EB" w:rsidP="00966175">
            <w:pPr>
              <w:rPr>
                <w:sz w:val="18"/>
                <w:szCs w:val="18"/>
                <w:lang w:val="en-GB"/>
              </w:rPr>
            </w:pPr>
            <w:r w:rsidRPr="00AF7AF6">
              <w:rPr>
                <w:sz w:val="18"/>
                <w:szCs w:val="18"/>
                <w:lang w:val="en-GB"/>
              </w:rPr>
              <w:t>12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C7F9BDD" w14:textId="77777777" w:rsidR="00DB56EB" w:rsidRPr="00AF7AF6" w:rsidRDefault="00DB56EB" w:rsidP="00966175">
            <w:pPr>
              <w:rPr>
                <w:sz w:val="18"/>
                <w:szCs w:val="18"/>
                <w:lang w:val="en-GB"/>
              </w:rPr>
            </w:pPr>
            <w:r w:rsidRPr="00AF7AF6">
              <w:rPr>
                <w:sz w:val="18"/>
                <w:szCs w:val="18"/>
                <w:lang w:val="en-GB"/>
              </w:rPr>
              <w:t>Large scale systematic review and meta-analysis assessed preclinical-to-clinical development of 37 treatments for acute ischemic stroke, including 50 phase 3 clinical trials, 75 early clinical trials, and 209 animal studies. There was a stepwise decline in efficacy from animal studies to early clinical studies to phase 3 clinical studies, which was explained by lack of rigour of preclinical studies (i.e., lack of randomization and blinding), differences in study design such as using different outcomes, as well as low power of animal studies and early clinical trials.</w:t>
            </w:r>
          </w:p>
        </w:tc>
      </w:tr>
      <w:tr w:rsidR="00DB56EB" w:rsidRPr="00AF7AF6" w14:paraId="626D4275"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B9B611C" w14:textId="77777777" w:rsidR="00DB56EB" w:rsidRPr="00AF7AF6" w:rsidRDefault="00DB56EB" w:rsidP="00966175">
            <w:pPr>
              <w:spacing w:after="240"/>
              <w:rPr>
                <w:sz w:val="18"/>
                <w:szCs w:val="18"/>
                <w:lang w:val="en-GB"/>
              </w:rPr>
            </w:pPr>
            <w:r w:rsidRPr="00AF7AF6">
              <w:rPr>
                <w:sz w:val="18"/>
                <w:szCs w:val="18"/>
                <w:lang w:val="en-GB"/>
              </w:rPr>
              <w:t xml:space="preserve">Intracerebral </w:t>
            </w:r>
            <w:proofErr w:type="spellStart"/>
            <w:r w:rsidRPr="00AF7AF6">
              <w:rPr>
                <w:sz w:val="18"/>
                <w:szCs w:val="18"/>
                <w:lang w:val="en-GB"/>
              </w:rPr>
              <w:t>hemorrhag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2E959DF" w14:textId="77777777" w:rsidR="00DB56EB" w:rsidRPr="00AF7AF6" w:rsidRDefault="00DB56EB" w:rsidP="00966175">
            <w:pPr>
              <w:spacing w:after="240"/>
              <w:rPr>
                <w:sz w:val="18"/>
                <w:szCs w:val="18"/>
                <w:lang w:val="en-GB"/>
              </w:rPr>
            </w:pPr>
            <w:r w:rsidRPr="00AF7AF6">
              <w:rPr>
                <w:sz w:val="18"/>
                <w:szCs w:val="18"/>
                <w:lang w:val="en-GB"/>
              </w:rPr>
              <w:t>Hypothermia</w:t>
            </w:r>
          </w:p>
        </w:tc>
        <w:tc>
          <w:tcPr>
            <w:tcW w:w="0" w:type="auto"/>
            <w:tcBorders>
              <w:top w:val="single" w:sz="6" w:space="0" w:color="CCCCCC"/>
              <w:left w:val="single" w:sz="6" w:space="0" w:color="CCCCCC"/>
              <w:bottom w:val="single" w:sz="6" w:space="0" w:color="CCCCCC"/>
              <w:right w:val="single" w:sz="6" w:space="0" w:color="CCCCCC"/>
            </w:tcBorders>
          </w:tcPr>
          <w:p w14:paraId="6D298CA9" w14:textId="4D59C436" w:rsidR="00DB56EB" w:rsidRPr="00AF7AF6" w:rsidRDefault="00DB56EB" w:rsidP="00966175">
            <w:pPr>
              <w:rPr>
                <w:sz w:val="18"/>
                <w:szCs w:val="18"/>
                <w:lang w:val="en-GB"/>
              </w:rPr>
            </w:pPr>
            <w:r w:rsidRPr="00AF7AF6">
              <w:rPr>
                <w:sz w:val="18"/>
                <w:szCs w:val="18"/>
                <w:lang w:val="en-GB"/>
              </w:rPr>
              <w:t xml:space="preserve">Baker, 2021 </w:t>
            </w:r>
            <w:r w:rsidRPr="00AF7AF6">
              <w:rPr>
                <w:sz w:val="18"/>
                <w:szCs w:val="18"/>
                <w:lang w:val="en-GB"/>
              </w:rPr>
              <w:fldChar w:fldCharType="begin">
                <w:fldData xml:space="preserve">PEVuZE5vdGU+PENpdGU+PEF1dGhvcj5CYWtlcjwvQXV0aG9yPjxZZWFyPjIwMjI8L1llYXI+PFJl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==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CYWtlcjwvQXV0aG9yPjxZZWFyPjIwMjI8L1llYXI+PFJl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==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9]</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E0628A0" w14:textId="77777777" w:rsidR="00DB56EB" w:rsidRPr="00AF7AF6" w:rsidRDefault="00DB56EB" w:rsidP="00966175">
            <w:pPr>
              <w:rPr>
                <w:sz w:val="18"/>
                <w:szCs w:val="18"/>
                <w:lang w:val="en-GB"/>
              </w:rPr>
            </w:pPr>
            <w:r w:rsidRPr="00AF7AF6">
              <w:rPr>
                <w:sz w:val="18"/>
                <w:szCs w:val="18"/>
                <w:lang w:val="en-GB"/>
              </w:rPr>
              <w:t>2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D517E6D" w14:textId="77777777" w:rsidR="00DB56EB" w:rsidRPr="00AF7AF6" w:rsidRDefault="00DB56EB" w:rsidP="00966175">
            <w:pPr>
              <w:rPr>
                <w:sz w:val="18"/>
                <w:szCs w:val="18"/>
                <w:lang w:val="en-GB"/>
              </w:rPr>
            </w:pPr>
            <w:r w:rsidRPr="00AF7AF6">
              <w:rPr>
                <w:sz w:val="18"/>
                <w:szCs w:val="18"/>
                <w:lang w:val="en-GB"/>
              </w:rPr>
              <w:t>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A6C28FD" w14:textId="77777777" w:rsidR="00DB56EB" w:rsidRPr="00AF7AF6" w:rsidRDefault="00DB56EB" w:rsidP="00966175">
            <w:pPr>
              <w:rPr>
                <w:sz w:val="18"/>
                <w:szCs w:val="18"/>
                <w:lang w:val="en-GB"/>
              </w:rPr>
            </w:pPr>
            <w:r w:rsidRPr="00AF7AF6">
              <w:rPr>
                <w:sz w:val="18"/>
                <w:szCs w:val="18"/>
                <w:lang w:val="en-GB"/>
              </w:rPr>
              <w:t>Hypothermia showed higher effect sizes after bleeding in animals compared to humans. Also, humans undergo delayed and longer cooling periods compared to animals.</w:t>
            </w:r>
          </w:p>
        </w:tc>
      </w:tr>
      <w:tr w:rsidR="00DB56EB" w:rsidRPr="00AF7AF6" w14:paraId="59F64BBB" w14:textId="77777777" w:rsidTr="00421CEA">
        <w:trPr>
          <w:trHeight w:val="330"/>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49B6676" w14:textId="77777777" w:rsidR="00DB56EB" w:rsidRPr="00AF7AF6" w:rsidRDefault="00DB56EB" w:rsidP="00966175">
            <w:pPr>
              <w:rPr>
                <w:sz w:val="18"/>
                <w:szCs w:val="18"/>
                <w:lang w:val="en-GB"/>
              </w:rPr>
            </w:pPr>
            <w:r w:rsidRPr="00AF7AF6">
              <w:rPr>
                <w:sz w:val="18"/>
                <w:szCs w:val="18"/>
                <w:lang w:val="en-GB"/>
              </w:rPr>
              <w:t xml:space="preserve">Subarachnoid </w:t>
            </w:r>
            <w:proofErr w:type="spellStart"/>
            <w:r w:rsidRPr="00AF7AF6">
              <w:rPr>
                <w:sz w:val="18"/>
                <w:szCs w:val="18"/>
                <w:lang w:val="en-GB"/>
              </w:rPr>
              <w:t>hemorrhag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8B67C2F" w14:textId="77777777" w:rsidR="00DB56EB" w:rsidRPr="00AF7AF6" w:rsidRDefault="00DB56EB" w:rsidP="00966175">
            <w:pPr>
              <w:spacing w:after="240"/>
              <w:rPr>
                <w:sz w:val="18"/>
                <w:szCs w:val="18"/>
                <w:lang w:val="en-GB"/>
              </w:rPr>
            </w:pPr>
            <w:r w:rsidRPr="00AF7AF6">
              <w:rPr>
                <w:sz w:val="18"/>
                <w:szCs w:val="18"/>
                <w:lang w:val="en-GB"/>
              </w:rPr>
              <w:t>Comprehensive list of drugs for vasospasms</w:t>
            </w:r>
          </w:p>
        </w:tc>
        <w:tc>
          <w:tcPr>
            <w:tcW w:w="0" w:type="auto"/>
            <w:tcBorders>
              <w:top w:val="single" w:sz="6" w:space="0" w:color="CCCCCC"/>
              <w:left w:val="single" w:sz="6" w:space="0" w:color="CCCCCC"/>
              <w:bottom w:val="single" w:sz="6" w:space="0" w:color="CCCCCC"/>
              <w:right w:val="single" w:sz="6" w:space="0" w:color="CCCCCC"/>
            </w:tcBorders>
          </w:tcPr>
          <w:p w14:paraId="7BC6DD34" w14:textId="29778545" w:rsidR="00DB56EB" w:rsidRPr="00AF7AF6" w:rsidRDefault="00DB56EB" w:rsidP="00966175">
            <w:pPr>
              <w:rPr>
                <w:sz w:val="18"/>
                <w:szCs w:val="18"/>
                <w:lang w:val="en-GB"/>
              </w:rPr>
            </w:pPr>
            <w:proofErr w:type="spellStart"/>
            <w:r w:rsidRPr="00AF7AF6">
              <w:rPr>
                <w:sz w:val="18"/>
                <w:szCs w:val="18"/>
                <w:lang w:val="en-GB"/>
              </w:rPr>
              <w:t>Zoerle</w:t>
            </w:r>
            <w:proofErr w:type="spellEnd"/>
            <w:r w:rsidRPr="00AF7AF6">
              <w:rPr>
                <w:sz w:val="18"/>
                <w:szCs w:val="18"/>
                <w:lang w:val="en-GB"/>
              </w:rPr>
              <w:t xml:space="preserve">, 2012 </w:t>
            </w:r>
            <w:r w:rsidRPr="00AF7AF6">
              <w:rPr>
                <w:sz w:val="18"/>
                <w:szCs w:val="18"/>
                <w:lang w:val="en-GB"/>
              </w:rPr>
              <w:fldChar w:fldCharType="begin">
                <w:fldData xml:space="preserve">PEVuZE5vdGU+PENpdGU+PEF1dGhvcj5ab2VybGU8L0F1dGhvcj48WWVhcj4yMDEyPC9ZZWFyPjxS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ab2VybGU8L0F1dGhvcj48WWVhcj4yMDEyPC9ZZWFyPjxS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0]</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72114B2" w14:textId="77777777" w:rsidR="00DB56EB" w:rsidRPr="00AF7AF6" w:rsidRDefault="00DB56EB" w:rsidP="00966175">
            <w:pPr>
              <w:rPr>
                <w:sz w:val="18"/>
                <w:szCs w:val="18"/>
                <w:lang w:val="en-GB"/>
              </w:rPr>
            </w:pPr>
            <w:r w:rsidRPr="00AF7AF6">
              <w:rPr>
                <w:sz w:val="18"/>
                <w:szCs w:val="18"/>
                <w:lang w:val="en-GB"/>
              </w:rPr>
              <w:t>7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B23AD6E" w14:textId="77777777" w:rsidR="00DB56EB" w:rsidRPr="00AF7AF6" w:rsidRDefault="00DB56EB" w:rsidP="00966175">
            <w:pPr>
              <w:rPr>
                <w:sz w:val="18"/>
                <w:szCs w:val="18"/>
                <w:lang w:val="en-GB"/>
              </w:rPr>
            </w:pPr>
            <w:r w:rsidRPr="00AF7AF6">
              <w:rPr>
                <w:sz w:val="18"/>
                <w:szCs w:val="18"/>
                <w:lang w:val="en-GB"/>
              </w:rPr>
              <w:t>N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52C13AB6" w14:textId="77777777" w:rsidR="00DB56EB" w:rsidRPr="00AF7AF6" w:rsidRDefault="00DB56EB" w:rsidP="00966175">
            <w:pPr>
              <w:rPr>
                <w:sz w:val="18"/>
                <w:szCs w:val="18"/>
                <w:lang w:val="en-GB"/>
              </w:rPr>
            </w:pPr>
            <w:r w:rsidRPr="00AF7AF6">
              <w:rPr>
                <w:sz w:val="18"/>
                <w:szCs w:val="18"/>
                <w:lang w:val="en-GB"/>
              </w:rPr>
              <w:t xml:space="preserve">Pharmacological strategies to treat vasospasms after subarachnoid </w:t>
            </w:r>
            <w:proofErr w:type="spellStart"/>
            <w:r w:rsidRPr="00AF7AF6">
              <w:rPr>
                <w:sz w:val="18"/>
                <w:szCs w:val="18"/>
                <w:lang w:val="en-GB"/>
              </w:rPr>
              <w:t>hemorrhage</w:t>
            </w:r>
            <w:proofErr w:type="spellEnd"/>
            <w:r w:rsidRPr="00AF7AF6">
              <w:rPr>
                <w:sz w:val="18"/>
                <w:szCs w:val="18"/>
                <w:lang w:val="en-GB"/>
              </w:rPr>
              <w:t xml:space="preserve">. 70 papers comprising 74 comparisons. Some drugs were effective in some species and other drugs in other species. Considering animal studies individually, 55% were concordant with human trials. The only significant predictor of translational success was the day of vasospasm assessment, i.e., studies where vasospasms were assessed 3 days after subarachnoid </w:t>
            </w:r>
            <w:proofErr w:type="spellStart"/>
            <w:r w:rsidRPr="00AF7AF6">
              <w:rPr>
                <w:sz w:val="18"/>
                <w:szCs w:val="18"/>
                <w:lang w:val="en-GB"/>
              </w:rPr>
              <w:t>hemorrhage</w:t>
            </w:r>
            <w:proofErr w:type="spellEnd"/>
            <w:r w:rsidRPr="00AF7AF6">
              <w:rPr>
                <w:sz w:val="18"/>
                <w:szCs w:val="18"/>
                <w:lang w:val="en-GB"/>
              </w:rPr>
              <w:t xml:space="preserve"> were more concordant with human trials. This SR showed that drugs that are effective at reducing vasospasms in animal models of subarachnoid </w:t>
            </w:r>
            <w:proofErr w:type="spellStart"/>
            <w:r w:rsidRPr="00AF7AF6">
              <w:rPr>
                <w:sz w:val="18"/>
                <w:szCs w:val="18"/>
                <w:lang w:val="en-GB"/>
              </w:rPr>
              <w:t>hemorrhage</w:t>
            </w:r>
            <w:proofErr w:type="spellEnd"/>
            <w:r w:rsidRPr="00AF7AF6">
              <w:rPr>
                <w:sz w:val="18"/>
                <w:szCs w:val="18"/>
                <w:lang w:val="en-GB"/>
              </w:rPr>
              <w:t xml:space="preserve"> were in some cases also effective in humans. Publication bias might overestimate the true effect. Poor quality of many animal studies.</w:t>
            </w:r>
          </w:p>
        </w:tc>
      </w:tr>
      <w:tr w:rsidR="00DB56EB" w:rsidRPr="00AF7AF6" w14:paraId="491D3F0D"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8C42930" w14:textId="77777777" w:rsidR="00DB56EB" w:rsidRPr="00AF7AF6" w:rsidRDefault="00DB56EB" w:rsidP="00966175">
            <w:pPr>
              <w:rPr>
                <w:sz w:val="18"/>
                <w:szCs w:val="18"/>
                <w:lang w:val="en-GB"/>
              </w:rPr>
            </w:pPr>
            <w:r w:rsidRPr="00AF7AF6">
              <w:rPr>
                <w:sz w:val="18"/>
                <w:szCs w:val="18"/>
                <w:lang w:val="en-GB"/>
              </w:rPr>
              <w:t>Multiple sclerosi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86CF19F" w14:textId="77777777" w:rsidR="00DB56EB" w:rsidRPr="00AF7AF6" w:rsidRDefault="00DB56EB" w:rsidP="00966175">
            <w:pPr>
              <w:rPr>
                <w:sz w:val="18"/>
                <w:szCs w:val="18"/>
                <w:lang w:val="en-GB"/>
              </w:rPr>
            </w:pPr>
            <w:r w:rsidRPr="00AF7AF6">
              <w:rPr>
                <w:sz w:val="18"/>
                <w:szCs w:val="18"/>
                <w:lang w:val="en-GB"/>
              </w:rPr>
              <w:t>Neuroprotective/</w:t>
            </w:r>
            <w:proofErr w:type="spellStart"/>
            <w:r w:rsidRPr="00AF7AF6">
              <w:rPr>
                <w:sz w:val="18"/>
                <w:szCs w:val="18"/>
                <w:lang w:val="en-GB"/>
              </w:rPr>
              <w:t>neuroregenerative</w:t>
            </w:r>
            <w:proofErr w:type="spellEnd"/>
            <w:r w:rsidRPr="00AF7AF6">
              <w:rPr>
                <w:sz w:val="18"/>
                <w:szCs w:val="18"/>
                <w:lang w:val="en-GB"/>
              </w:rPr>
              <w:t xml:space="preserve"> strategies</w:t>
            </w:r>
          </w:p>
        </w:tc>
        <w:tc>
          <w:tcPr>
            <w:tcW w:w="0" w:type="auto"/>
            <w:tcBorders>
              <w:top w:val="single" w:sz="6" w:space="0" w:color="CCCCCC"/>
              <w:left w:val="single" w:sz="6" w:space="0" w:color="CCCCCC"/>
              <w:bottom w:val="single" w:sz="6" w:space="0" w:color="CCCCCC"/>
              <w:right w:val="single" w:sz="6" w:space="0" w:color="CCCCCC"/>
            </w:tcBorders>
          </w:tcPr>
          <w:p w14:paraId="067E6324" w14:textId="179B6C97" w:rsidR="00DB56EB" w:rsidRPr="00AF7AF6" w:rsidRDefault="00DB56EB" w:rsidP="00966175">
            <w:pPr>
              <w:rPr>
                <w:sz w:val="18"/>
                <w:szCs w:val="18"/>
                <w:lang w:val="en-GB"/>
              </w:rPr>
            </w:pPr>
            <w:r w:rsidRPr="00AF7AF6">
              <w:rPr>
                <w:sz w:val="18"/>
                <w:szCs w:val="18"/>
                <w:lang w:val="en-GB"/>
              </w:rPr>
              <w:t xml:space="preserve">Allanach, 2021 </w:t>
            </w:r>
            <w:r w:rsidRPr="00AF7AF6">
              <w:rPr>
                <w:sz w:val="18"/>
                <w:szCs w:val="18"/>
                <w:lang w:val="en-GB"/>
              </w:rPr>
              <w:fldChar w:fldCharType="begin"/>
            </w:r>
            <w:r w:rsidR="00DE6AFE" w:rsidRPr="00AF7AF6">
              <w:rPr>
                <w:sz w:val="18"/>
                <w:szCs w:val="18"/>
                <w:lang w:val="en-GB"/>
              </w:rPr>
              <w:instrText xml:space="preserve"> ADDIN EN.CITE &lt;EndNote&gt;&lt;Cite&gt;&lt;Author&gt;Allanach&lt;/Author&gt;&lt;Year&gt;2022&lt;/Year&gt;&lt;RecNum&gt;2446&lt;/RecNum&gt;&lt;DisplayText&gt;[11]&lt;/DisplayText&gt;&lt;record&gt;&lt;rec-number&gt;2446&lt;/rec-number&gt;&lt;foreign-keys&gt;&lt;key app="EN" db-id="fw5stdw25saxvne2wwcvvzdwer2vz0tv9z9z" timestamp="1655706841"&gt;2446&lt;/key&gt;&lt;/foreign-keys&gt;&lt;ref-type name="Journal Article"&gt;17&lt;/ref-type&gt;&lt;contributors&gt;&lt;authors&gt;&lt;author&gt;Allanach, J. R.&lt;/author&gt;&lt;author&gt;Farrell, J. W., 3rd&lt;/author&gt;&lt;author&gt;Mesidor, M.&lt;/author&gt;&lt;author&gt;Karimi-Abdolrezaee, S.&lt;/author&gt;&lt;/authors&gt;&lt;/contributors&gt;&lt;titles&gt;&lt;title&gt;Current status of neuroprotective and neuroregenerative strategies in multiple sclerosis: A systematic review&lt;/title&gt;&lt;secondary-title&gt;Multiple Sclerosis&lt;/secondary-title&gt;&lt;short-title&gt;Current status of neuroprotective and neuroregenerative strategies in multiple sclerosis: A systematic review&lt;/short-title&gt;&lt;/titles&gt;&lt;periodical&gt;&lt;full-title&gt;Multiple Sclerosis&lt;/full-title&gt;&lt;/periodical&gt;&lt;pages&gt;29-48&lt;/pages&gt;&lt;volume&gt;28&lt;/volume&gt;&lt;number&gt;1&lt;/number&gt;&lt;keywords&gt;&lt;keyword&gt;Animals&lt;/keyword&gt;&lt;keyword&gt;Axons&lt;/keyword&gt;&lt;keyword&gt;Multiple Sclerosis/th [Therapy]&lt;/keyword&gt;&lt;keyword&gt;*Multiple Sclerosis&lt;/keyword&gt;&lt;keyword&gt;Myelin Sheath&lt;/keyword&gt;&lt;keyword&gt;Nerve Regeneration&lt;/keyword&gt;&lt;keyword&gt;Oligodendroglia&lt;/keyword&gt;&lt;keyword&gt;*Remyelination&lt;/keyword&gt;&lt;/keywords&gt;&lt;dates&gt;&lt;year&gt;2022&lt;/year&gt;&lt;pub-dates&gt;&lt;date&gt;01&lt;/date&gt;&lt;/pub-dates&gt;&lt;/dates&gt;&lt;isbn&gt;1477-0970&lt;/isbn&gt;&lt;accession-num&gt;33870797&lt;/accession-num&gt;&lt;urls&gt;&lt;related-urls&gt;&lt;url&gt;https://ovidsp.ovid.com/ovidweb.cgi?T=JS&amp;amp;CSC=Y&amp;amp;NEWS=N&amp;amp;PAGE=fulltext&amp;amp;D=med20&amp;amp;AN=33870797&lt;/url&gt;&lt;/related-urls&gt;&lt;/urls&gt;&lt;electronic-resource-num&gt;10.1177/13524585211008760&lt;/electronic-resource-num&gt;&lt;/record&gt;&lt;/Cite&gt;&lt;/EndNote&gt;</w:instrText>
            </w:r>
            <w:r w:rsidRPr="00AF7AF6">
              <w:rPr>
                <w:sz w:val="18"/>
                <w:szCs w:val="18"/>
                <w:lang w:val="en-GB"/>
              </w:rPr>
              <w:fldChar w:fldCharType="separate"/>
            </w:r>
            <w:r w:rsidR="00DE6AFE" w:rsidRPr="00AF7AF6">
              <w:rPr>
                <w:noProof/>
                <w:sz w:val="18"/>
                <w:szCs w:val="18"/>
                <w:lang w:val="en-GB"/>
              </w:rPr>
              <w:t>[11]</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9AE11A7" w14:textId="77777777" w:rsidR="00DB56EB" w:rsidRPr="00AF7AF6" w:rsidRDefault="00DB56EB" w:rsidP="00966175">
            <w:pPr>
              <w:rPr>
                <w:sz w:val="18"/>
                <w:szCs w:val="18"/>
                <w:lang w:val="en-GB"/>
              </w:rPr>
            </w:pPr>
            <w:r w:rsidRPr="00AF7AF6">
              <w:rPr>
                <w:sz w:val="18"/>
                <w:szCs w:val="18"/>
                <w:lang w:val="en-GB"/>
              </w:rPr>
              <w:t>25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5E808A2" w14:textId="77777777" w:rsidR="00DB56EB" w:rsidRPr="00AF7AF6" w:rsidRDefault="00DB56EB" w:rsidP="00966175">
            <w:pPr>
              <w:rPr>
                <w:sz w:val="18"/>
                <w:szCs w:val="18"/>
                <w:lang w:val="en-GB"/>
              </w:rPr>
            </w:pPr>
            <w:r w:rsidRPr="00AF7AF6">
              <w:rPr>
                <w:sz w:val="18"/>
                <w:szCs w:val="18"/>
                <w:lang w:val="en-GB"/>
              </w:rPr>
              <w:t>1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1A02E4F" w14:textId="77777777" w:rsidR="00DB56EB" w:rsidRPr="00AF7AF6" w:rsidRDefault="00DB56EB" w:rsidP="00966175">
            <w:pPr>
              <w:rPr>
                <w:sz w:val="18"/>
                <w:szCs w:val="18"/>
                <w:lang w:val="en-GB"/>
              </w:rPr>
            </w:pPr>
            <w:r w:rsidRPr="00AF7AF6">
              <w:rPr>
                <w:sz w:val="18"/>
                <w:szCs w:val="18"/>
                <w:lang w:val="en-GB"/>
              </w:rPr>
              <w:t xml:space="preserve">Drug therapies were more easily translated to human trials compared to other intervention types such as exercise or diet regimens, likely due to more </w:t>
            </w:r>
            <w:r w:rsidRPr="00AF7AF6">
              <w:rPr>
                <w:sz w:val="18"/>
                <w:szCs w:val="18"/>
                <w:lang w:val="en-GB"/>
              </w:rPr>
              <w:lastRenderedPageBreak/>
              <w:t>complex trial designs required for such therapies.</w:t>
            </w:r>
          </w:p>
        </w:tc>
      </w:tr>
      <w:tr w:rsidR="00DB56EB" w:rsidRPr="00AF7AF6" w14:paraId="2883CA64"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208B1F7" w14:textId="77777777" w:rsidR="00DB56EB" w:rsidRPr="00AF7AF6" w:rsidRDefault="00DB56EB" w:rsidP="00966175">
            <w:pPr>
              <w:rPr>
                <w:sz w:val="18"/>
                <w:szCs w:val="18"/>
                <w:lang w:val="en-GB"/>
              </w:rPr>
            </w:pPr>
            <w:r w:rsidRPr="00AF7AF6">
              <w:rPr>
                <w:sz w:val="18"/>
                <w:szCs w:val="18"/>
                <w:lang w:val="en-GB"/>
              </w:rPr>
              <w:lastRenderedPageBreak/>
              <w:t>Multiple sclerosi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29FF4D9" w14:textId="77777777" w:rsidR="00DB56EB" w:rsidRPr="00AF7AF6" w:rsidRDefault="00DB56EB" w:rsidP="00966175">
            <w:pPr>
              <w:rPr>
                <w:sz w:val="18"/>
                <w:szCs w:val="18"/>
                <w:lang w:val="en-GB"/>
              </w:rPr>
            </w:pPr>
            <w:r w:rsidRPr="00AF7AF6">
              <w:rPr>
                <w:sz w:val="18"/>
                <w:szCs w:val="18"/>
                <w:lang w:val="en-GB"/>
              </w:rPr>
              <w:t>Probiotics</w:t>
            </w:r>
          </w:p>
        </w:tc>
        <w:tc>
          <w:tcPr>
            <w:tcW w:w="0" w:type="auto"/>
            <w:tcBorders>
              <w:top w:val="single" w:sz="6" w:space="0" w:color="CCCCCC"/>
              <w:left w:val="single" w:sz="6" w:space="0" w:color="CCCCCC"/>
              <w:bottom w:val="single" w:sz="6" w:space="0" w:color="CCCCCC"/>
              <w:right w:val="single" w:sz="6" w:space="0" w:color="CCCCCC"/>
            </w:tcBorders>
          </w:tcPr>
          <w:p w14:paraId="6D80F170" w14:textId="5225C887" w:rsidR="00DB56EB" w:rsidRPr="00AF7AF6" w:rsidRDefault="00DB56EB" w:rsidP="00966175">
            <w:pPr>
              <w:rPr>
                <w:sz w:val="18"/>
                <w:szCs w:val="18"/>
                <w:lang w:val="en-GB"/>
              </w:rPr>
            </w:pPr>
            <w:r w:rsidRPr="00AF7AF6">
              <w:rPr>
                <w:sz w:val="18"/>
                <w:szCs w:val="18"/>
                <w:lang w:val="en-GB"/>
              </w:rPr>
              <w:t xml:space="preserve">Blais, 2021 </w:t>
            </w:r>
            <w:r w:rsidRPr="00AF7AF6">
              <w:rPr>
                <w:sz w:val="18"/>
                <w:szCs w:val="18"/>
                <w:lang w:val="en-GB"/>
              </w:rPr>
              <w:fldChar w:fldCharType="begin"/>
            </w:r>
            <w:r w:rsidR="00DE6AFE" w:rsidRPr="00AF7AF6">
              <w:rPr>
                <w:sz w:val="18"/>
                <w:szCs w:val="18"/>
                <w:lang w:val="en-GB"/>
              </w:rPr>
              <w:instrText xml:space="preserve"> ADDIN EN.CITE &lt;EndNote&gt;&lt;Cite&gt;&lt;Author&gt;Blais&lt;/Author&gt;&lt;Year&gt;2021&lt;/Year&gt;&lt;RecNum&gt;453&lt;/RecNum&gt;&lt;DisplayText&gt;[12]&lt;/DisplayText&gt;&lt;record&gt;&lt;rec-number&gt;453&lt;/rec-number&gt;&lt;foreign-keys&gt;&lt;key app="EN" db-id="fw5stdw25saxvne2wwcvvzdwer2vz0tv9z9z" timestamp="1655706839"&gt;453&lt;/key&gt;&lt;/foreign-keys&gt;&lt;ref-type name="Journal Article"&gt;17&lt;/ref-type&gt;&lt;contributors&gt;&lt;authors&gt;&lt;author&gt;Blais, L. L.&lt;/author&gt;&lt;author&gt;Montgomery, T. L.&lt;/author&gt;&lt;author&gt;Amiel, E.&lt;/author&gt;&lt;author&gt;Deming, P. B.&lt;/author&gt;&lt;author&gt;Krementsov, D. N.&lt;/author&gt;&lt;/authors&gt;&lt;/contributors&gt;&lt;titles&gt;&lt;title&gt;Probiotic and commensal gut microbial therapies in multiple sclerosis and its animal models: a comprehensive review&lt;/title&gt;&lt;secondary-title&gt;Gut Microbes&lt;/secondary-title&gt;&lt;short-title&gt;Probiotic and commensal gut microbial therapies in multiple sclerosis and its animal models: a comprehensive review&lt;/short-title&gt;&lt;/titles&gt;&lt;periodical&gt;&lt;full-title&gt;Gut Microbes&lt;/full-title&gt;&lt;/periodical&gt;&lt;pages&gt;1943289&lt;/pages&gt;&lt;volume&gt;13&lt;/volume&gt;&lt;number&gt;1&lt;/number&gt;&lt;keywords&gt;&lt;keyword&gt;Animals&lt;/keyword&gt;&lt;keyword&gt;Disease Models, Animal&lt;/keyword&gt;&lt;keyword&gt;*Gastrointestinal Microbiome/de [Drug Effects]&lt;/keyword&gt;&lt;keyword&gt;Humans&lt;/keyword&gt;&lt;keyword&gt;*Multiple Sclerosis/dt [Drug Therapy]&lt;/keyword&gt;&lt;keyword&gt;*Multiple Sclerosis/mi [Microbiology]&lt;/keyword&gt;&lt;keyword&gt;*Probiotics/ad [Administration &amp;amp; Dosage]&lt;/keyword&gt;&lt;keyword&gt;*Probiotics/tu [Therapeutic Use]&lt;/keyword&gt;&lt;keyword&gt;*Symbiosis/de [Drug Effects]&lt;/keyword&gt;&lt;keyword&gt;Treatment Outcome&lt;/keyword&gt;&lt;/keywords&gt;&lt;dates&gt;&lt;year&gt;2021&lt;/year&gt;&lt;pub-dates&gt;&lt;date&gt;Jan-Dec&lt;/date&gt;&lt;/pub-dates&gt;&lt;/dates&gt;&lt;isbn&gt;1949-0984&lt;/isbn&gt;&lt;accession-num&gt;34264791&lt;/accession-num&gt;&lt;urls&gt;&lt;related-urls&gt;&lt;url&gt;https://ovidsp.ovid.com/ovidweb.cgi?T=JS&amp;amp;CSC=Y&amp;amp;NEWS=N&amp;amp;PAGE=fulltext&amp;amp;D=med20&amp;amp;AN=34264791&lt;/url&gt;&lt;/related-urls&gt;&lt;/urls&gt;&lt;electronic-resource-num&gt;10.1080/19490976.2021.1943289&lt;/electronic-resource-num&gt;&lt;/record&gt;&lt;/Cite&gt;&lt;/EndNote&gt;</w:instrText>
            </w:r>
            <w:r w:rsidRPr="00AF7AF6">
              <w:rPr>
                <w:sz w:val="18"/>
                <w:szCs w:val="18"/>
                <w:lang w:val="en-GB"/>
              </w:rPr>
              <w:fldChar w:fldCharType="separate"/>
            </w:r>
            <w:r w:rsidR="00DE6AFE" w:rsidRPr="00AF7AF6">
              <w:rPr>
                <w:noProof/>
                <w:sz w:val="18"/>
                <w:szCs w:val="18"/>
                <w:lang w:val="en-GB"/>
              </w:rPr>
              <w:t>[12]</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6BB46E8" w14:textId="77777777" w:rsidR="00DB56EB" w:rsidRPr="00AF7AF6" w:rsidRDefault="00DB56EB" w:rsidP="00966175">
            <w:pPr>
              <w:rPr>
                <w:sz w:val="18"/>
                <w:szCs w:val="18"/>
                <w:lang w:val="en-GB"/>
              </w:rPr>
            </w:pPr>
            <w:r w:rsidRPr="00AF7AF6">
              <w:rPr>
                <w:sz w:val="18"/>
                <w:szCs w:val="18"/>
                <w:lang w:val="en-GB"/>
              </w:rPr>
              <w:t>3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99BF770" w14:textId="77777777" w:rsidR="00DB56EB" w:rsidRPr="00AF7AF6" w:rsidRDefault="00DB56EB" w:rsidP="00966175">
            <w:pPr>
              <w:rPr>
                <w:sz w:val="18"/>
                <w:szCs w:val="18"/>
                <w:lang w:val="en-GB"/>
              </w:rPr>
            </w:pPr>
            <w:r w:rsidRPr="00AF7AF6">
              <w:rPr>
                <w:sz w:val="18"/>
                <w:szCs w:val="18"/>
                <w:lang w:val="en-GB"/>
              </w:rPr>
              <w:t>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F7076A0" w14:textId="77777777" w:rsidR="00DB56EB" w:rsidRPr="00AF7AF6" w:rsidRDefault="00DB56EB" w:rsidP="00966175">
            <w:pPr>
              <w:rPr>
                <w:sz w:val="18"/>
                <w:szCs w:val="18"/>
                <w:lang w:val="en-GB"/>
              </w:rPr>
            </w:pPr>
            <w:r w:rsidRPr="00AF7AF6">
              <w:rPr>
                <w:sz w:val="18"/>
                <w:szCs w:val="18"/>
                <w:lang w:val="en-GB"/>
              </w:rPr>
              <w:t>Probiotics with higher effect sizes in animals compared to humas. Putative reasons: human trials underpowered and confounded (e.g., through lifestyle) and animal studies with broader outcome measures.</w:t>
            </w:r>
          </w:p>
        </w:tc>
      </w:tr>
      <w:tr w:rsidR="00DB56EB" w:rsidRPr="00AF7AF6" w14:paraId="5F659E7D"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2F8383E" w14:textId="77777777" w:rsidR="00DB56EB" w:rsidRPr="00AF7AF6" w:rsidRDefault="00DB56EB" w:rsidP="00966175">
            <w:pPr>
              <w:rPr>
                <w:sz w:val="18"/>
                <w:szCs w:val="18"/>
                <w:lang w:val="en-GB"/>
              </w:rPr>
            </w:pPr>
            <w:r w:rsidRPr="00AF7AF6">
              <w:rPr>
                <w:sz w:val="18"/>
                <w:szCs w:val="18"/>
                <w:lang w:val="en-GB"/>
              </w:rPr>
              <w:t>Multiple sclerosi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7927B29" w14:textId="77777777" w:rsidR="00DB56EB" w:rsidRPr="00AF7AF6" w:rsidRDefault="00DB56EB" w:rsidP="00966175">
            <w:pPr>
              <w:rPr>
                <w:sz w:val="18"/>
                <w:szCs w:val="18"/>
                <w:lang w:val="en-GB"/>
              </w:rPr>
            </w:pPr>
            <w:r w:rsidRPr="00AF7AF6">
              <w:rPr>
                <w:sz w:val="18"/>
                <w:szCs w:val="18"/>
                <w:lang w:val="en-GB"/>
              </w:rPr>
              <w:t>Remyelination promoting therapies</w:t>
            </w:r>
          </w:p>
        </w:tc>
        <w:tc>
          <w:tcPr>
            <w:tcW w:w="0" w:type="auto"/>
            <w:tcBorders>
              <w:top w:val="single" w:sz="6" w:space="0" w:color="CCCCCC"/>
              <w:left w:val="single" w:sz="6" w:space="0" w:color="CCCCCC"/>
              <w:bottom w:val="single" w:sz="6" w:space="0" w:color="CCCCCC"/>
              <w:right w:val="single" w:sz="6" w:space="0" w:color="CCCCCC"/>
            </w:tcBorders>
          </w:tcPr>
          <w:p w14:paraId="798BCF86" w14:textId="6EAD0460" w:rsidR="00DB56EB" w:rsidRPr="00AF7AF6" w:rsidRDefault="00DB56EB" w:rsidP="00966175">
            <w:pPr>
              <w:rPr>
                <w:sz w:val="18"/>
                <w:szCs w:val="18"/>
                <w:lang w:val="en-GB"/>
              </w:rPr>
            </w:pPr>
            <w:proofErr w:type="spellStart"/>
            <w:r w:rsidRPr="00AF7AF6">
              <w:rPr>
                <w:sz w:val="18"/>
                <w:szCs w:val="18"/>
                <w:lang w:val="en-GB"/>
              </w:rPr>
              <w:t>Hooijmans</w:t>
            </w:r>
            <w:proofErr w:type="spellEnd"/>
            <w:r w:rsidRPr="00AF7AF6">
              <w:rPr>
                <w:sz w:val="18"/>
                <w:szCs w:val="18"/>
                <w:lang w:val="en-GB"/>
              </w:rPr>
              <w:t xml:space="preserve">, 2019 </w:t>
            </w:r>
            <w:r w:rsidRPr="00AF7AF6">
              <w:rPr>
                <w:sz w:val="18"/>
                <w:szCs w:val="18"/>
                <w:lang w:val="en-GB"/>
              </w:rPr>
              <w:fldChar w:fldCharType="begin">
                <w:fldData xml:space="preserve">PEVuZE5vdGU+PENpdGU+PEF1dGhvcj5Ib29pam1hbnM8L0F1dGhvcj48WWVhcj4yMDE5PC9ZZWFy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Ib29pam1hbnM8L0F1dGhvcj48WWVhcj4yMDE5PC9ZZWFy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3]</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3A53CA6" w14:textId="77777777" w:rsidR="00DB56EB" w:rsidRPr="00AF7AF6" w:rsidRDefault="00DB56EB" w:rsidP="00966175">
            <w:pPr>
              <w:rPr>
                <w:sz w:val="18"/>
                <w:szCs w:val="18"/>
                <w:lang w:val="en-GB"/>
              </w:rPr>
            </w:pPr>
            <w:r w:rsidRPr="00AF7AF6">
              <w:rPr>
                <w:sz w:val="18"/>
                <w:szCs w:val="18"/>
                <w:lang w:val="en-GB"/>
              </w:rPr>
              <w:t>10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5144E3F" w14:textId="77777777" w:rsidR="00DB56EB" w:rsidRPr="00AF7AF6" w:rsidRDefault="00DB56EB" w:rsidP="00966175">
            <w:pPr>
              <w:rPr>
                <w:sz w:val="18"/>
                <w:szCs w:val="18"/>
                <w:lang w:val="en-GB"/>
              </w:rPr>
            </w:pPr>
            <w:r w:rsidRPr="00AF7AF6">
              <w:rPr>
                <w:sz w:val="18"/>
                <w:szCs w:val="18"/>
                <w:lang w:val="en-GB"/>
              </w:rPr>
              <w:t>2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70AAB98" w14:textId="77777777" w:rsidR="00DB56EB" w:rsidRPr="00AF7AF6" w:rsidRDefault="00DB56EB" w:rsidP="00966175">
            <w:pPr>
              <w:rPr>
                <w:sz w:val="18"/>
                <w:szCs w:val="18"/>
                <w:lang w:val="en-GB"/>
              </w:rPr>
            </w:pPr>
            <w:r w:rsidRPr="00AF7AF6">
              <w:rPr>
                <w:sz w:val="18"/>
                <w:szCs w:val="18"/>
                <w:lang w:val="en-GB"/>
              </w:rPr>
              <w:t>28% of preclinically tested therapies for remyelination reached a clinical trial for MS.</w:t>
            </w:r>
          </w:p>
        </w:tc>
      </w:tr>
      <w:tr w:rsidR="00DB56EB" w:rsidRPr="00AF7AF6" w14:paraId="14E55BFB"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87E0B0F" w14:textId="77777777" w:rsidR="00DB56EB" w:rsidRPr="00AF7AF6" w:rsidRDefault="00DB56EB" w:rsidP="00966175">
            <w:pPr>
              <w:rPr>
                <w:sz w:val="18"/>
                <w:szCs w:val="18"/>
                <w:lang w:val="en-GB"/>
              </w:rPr>
            </w:pPr>
            <w:r w:rsidRPr="00AF7AF6">
              <w:rPr>
                <w:sz w:val="18"/>
                <w:szCs w:val="18"/>
                <w:lang w:val="en-GB"/>
              </w:rPr>
              <w:t>Multiple sclerosi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67B1CA2" w14:textId="77777777" w:rsidR="00DB56EB" w:rsidRPr="00AF7AF6" w:rsidRDefault="00DB56EB" w:rsidP="00966175">
            <w:pPr>
              <w:rPr>
                <w:sz w:val="18"/>
                <w:szCs w:val="18"/>
                <w:lang w:val="en-GB"/>
              </w:rPr>
            </w:pPr>
            <w:r w:rsidRPr="00AF7AF6">
              <w:rPr>
                <w:sz w:val="18"/>
                <w:szCs w:val="18"/>
                <w:lang w:val="en-GB"/>
              </w:rPr>
              <w:t>4-aminopyridine</w:t>
            </w:r>
          </w:p>
        </w:tc>
        <w:tc>
          <w:tcPr>
            <w:tcW w:w="0" w:type="auto"/>
            <w:tcBorders>
              <w:top w:val="single" w:sz="6" w:space="0" w:color="CCCCCC"/>
              <w:left w:val="single" w:sz="6" w:space="0" w:color="CCCCCC"/>
              <w:bottom w:val="single" w:sz="6" w:space="0" w:color="CCCCCC"/>
              <w:right w:val="single" w:sz="6" w:space="0" w:color="CCCCCC"/>
            </w:tcBorders>
          </w:tcPr>
          <w:p w14:paraId="6C06590D" w14:textId="3E040B86" w:rsidR="00DB56EB" w:rsidRPr="00AF7AF6" w:rsidRDefault="00DB56EB" w:rsidP="00966175">
            <w:pPr>
              <w:rPr>
                <w:sz w:val="18"/>
                <w:szCs w:val="18"/>
                <w:lang w:val="en-GB"/>
              </w:rPr>
            </w:pPr>
            <w:r w:rsidRPr="00AF7AF6">
              <w:rPr>
                <w:sz w:val="18"/>
                <w:szCs w:val="18"/>
                <w:lang w:val="en-GB"/>
              </w:rPr>
              <w:t xml:space="preserve">Jensen, 2014 </w:t>
            </w:r>
            <w:r w:rsidRPr="00AF7AF6">
              <w:rPr>
                <w:sz w:val="18"/>
                <w:szCs w:val="18"/>
                <w:lang w:val="en-GB"/>
              </w:rPr>
              <w:fldChar w:fldCharType="begin"/>
            </w:r>
            <w:r w:rsidR="00DE6AFE" w:rsidRPr="00AF7AF6">
              <w:rPr>
                <w:sz w:val="18"/>
                <w:szCs w:val="18"/>
                <w:lang w:val="en-GB"/>
              </w:rPr>
              <w:instrText xml:space="preserve"> ADDIN EN.CITE &lt;EndNote&gt;&lt;Cite&gt;&lt;Author&gt;Jensen&lt;/Author&gt;&lt;Year&gt;2014&lt;/Year&gt;&lt;RecNum&gt;2206&lt;/RecNum&gt;&lt;DisplayText&gt;[14]&lt;/DisplayText&gt;&lt;record&gt;&lt;rec-number&gt;2206&lt;/rec-number&gt;&lt;foreign-keys&gt;&lt;key app="EN" db-id="fw5stdw25saxvne2wwcvvzdwer2vz0tv9z9z" timestamp="1655706840"&gt;2206&lt;/key&gt;&lt;/foreign-keys&gt;&lt;ref-type name="Journal Article"&gt;17&lt;/ref-type&gt;&lt;contributors&gt;&lt;authors&gt;&lt;author&gt;Jensen, H. B.&lt;/author&gt;&lt;author&gt;Ravnborg, M.&lt;/author&gt;&lt;author&gt;Dalgas, U.&lt;/author&gt;&lt;author&gt;Stenager, E.&lt;/author&gt;&lt;/authors&gt;&lt;/contributors&gt;&lt;titles&gt;&lt;title&gt;4-Aminopyridine for symptomatic treatment of multiple sclerosis: a systematic review&lt;/title&gt;&lt;secondary-title&gt;Therapeutic Advances in Neurological Disorders&lt;/secondary-title&gt;&lt;short-title&gt;4-Aminopyridine for symptomatic treatment of multiple sclerosis: a systematic review&lt;/short-title&gt;&lt;/titles&gt;&lt;periodical&gt;&lt;full-title&gt;Therapeutic Advances in Neurological Disorders&lt;/full-title&gt;&lt;/periodical&gt;&lt;pages&gt;97-113&lt;/pages&gt;&lt;volume&gt;7&lt;/volume&gt;&lt;number&gt;2&lt;/number&gt;&lt;dates&gt;&lt;year&gt;2014&lt;/year&gt;&lt;pub-dates&gt;&lt;date&gt;Mar&lt;/date&gt;&lt;/pub-dates&gt;&lt;/dates&gt;&lt;isbn&gt;1756-2856&lt;/isbn&gt;&lt;accession-num&gt;24587826&lt;/accession-num&gt;&lt;urls&gt;&lt;related-urls&gt;&lt;url&gt;https://ovidsp.ovid.com/ovidweb.cgi?T=JS&amp;amp;CSC=Y&amp;amp;NEWS=N&amp;amp;PAGE=fulltext&amp;amp;D=pmnm3&amp;amp;AN=24587826&lt;/url&gt;&lt;/related-urls&gt;&lt;/urls&gt;&lt;electronic-resource-num&gt;10.1177/1756285613512712&lt;/electronic-resource-num&gt;&lt;/record&gt;&lt;/Cite&gt;&lt;/EndNote&gt;</w:instrText>
            </w:r>
            <w:r w:rsidRPr="00AF7AF6">
              <w:rPr>
                <w:sz w:val="18"/>
                <w:szCs w:val="18"/>
                <w:lang w:val="en-GB"/>
              </w:rPr>
              <w:fldChar w:fldCharType="separate"/>
            </w:r>
            <w:r w:rsidR="00DE6AFE" w:rsidRPr="00AF7AF6">
              <w:rPr>
                <w:noProof/>
                <w:sz w:val="18"/>
                <w:szCs w:val="18"/>
                <w:lang w:val="en-GB"/>
              </w:rPr>
              <w:t>[14]</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A933EA2" w14:textId="77777777" w:rsidR="00DB56EB" w:rsidRPr="00AF7AF6" w:rsidRDefault="00DB56EB" w:rsidP="00966175">
            <w:pPr>
              <w:rPr>
                <w:sz w:val="18"/>
                <w:szCs w:val="18"/>
                <w:lang w:val="en-GB"/>
              </w:rPr>
            </w:pPr>
            <w:r w:rsidRPr="00AF7AF6">
              <w:rPr>
                <w:sz w:val="18"/>
                <w:szCs w:val="18"/>
                <w:lang w:val="en-GB"/>
              </w:rPr>
              <w:t>1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DD6B0E2" w14:textId="77777777" w:rsidR="00DB56EB" w:rsidRPr="00AF7AF6" w:rsidRDefault="00DB56EB" w:rsidP="00966175">
            <w:pPr>
              <w:rPr>
                <w:sz w:val="18"/>
                <w:szCs w:val="18"/>
                <w:lang w:val="en-GB"/>
              </w:rPr>
            </w:pPr>
            <w:r w:rsidRPr="00AF7AF6">
              <w:rPr>
                <w:sz w:val="18"/>
                <w:szCs w:val="18"/>
                <w:lang w:val="en-GB"/>
              </w:rPr>
              <w:t>1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04C9463" w14:textId="77777777" w:rsidR="00DB56EB" w:rsidRPr="00AF7AF6" w:rsidRDefault="00DB56EB" w:rsidP="00966175">
            <w:pPr>
              <w:rPr>
                <w:sz w:val="18"/>
                <w:szCs w:val="18"/>
                <w:lang w:val="en-GB"/>
              </w:rPr>
            </w:pPr>
            <w:r w:rsidRPr="00AF7AF6">
              <w:rPr>
                <w:sz w:val="18"/>
                <w:szCs w:val="18"/>
                <w:lang w:val="en-GB"/>
              </w:rPr>
              <w:t>4-Aminopyridine for MS with consistent results between animal and human studies.</w:t>
            </w:r>
          </w:p>
        </w:tc>
      </w:tr>
      <w:tr w:rsidR="00DB56EB" w:rsidRPr="00AF7AF6" w14:paraId="434744E9"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E0660A3" w14:textId="77777777" w:rsidR="00DB56EB" w:rsidRPr="00AF7AF6" w:rsidRDefault="00DB56EB" w:rsidP="00966175">
            <w:pPr>
              <w:rPr>
                <w:sz w:val="18"/>
                <w:szCs w:val="18"/>
                <w:lang w:val="en-GB"/>
              </w:rPr>
            </w:pPr>
            <w:r w:rsidRPr="00AF7AF6">
              <w:rPr>
                <w:sz w:val="18"/>
                <w:szCs w:val="18"/>
                <w:lang w:val="en-GB"/>
              </w:rPr>
              <w:t>Multiple sclerosi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5B614C1" w14:textId="77777777" w:rsidR="00DB56EB" w:rsidRPr="00AF7AF6" w:rsidRDefault="00DB56EB" w:rsidP="00966175">
            <w:pPr>
              <w:rPr>
                <w:sz w:val="18"/>
                <w:szCs w:val="18"/>
                <w:lang w:val="en-GB"/>
              </w:rPr>
            </w:pPr>
            <w:r w:rsidRPr="00AF7AF6">
              <w:rPr>
                <w:sz w:val="18"/>
                <w:szCs w:val="18"/>
                <w:lang w:val="en-GB"/>
              </w:rPr>
              <w:t xml:space="preserve">Over-the-counter </w:t>
            </w:r>
            <w:proofErr w:type="gramStart"/>
            <w:r w:rsidRPr="00AF7AF6">
              <w:rPr>
                <w:sz w:val="18"/>
                <w:szCs w:val="18"/>
                <w:lang w:val="en-GB"/>
              </w:rPr>
              <w:t>anti-oxidants</w:t>
            </w:r>
            <w:proofErr w:type="gramEnd"/>
          </w:p>
        </w:tc>
        <w:tc>
          <w:tcPr>
            <w:tcW w:w="0" w:type="auto"/>
            <w:tcBorders>
              <w:top w:val="single" w:sz="6" w:space="0" w:color="CCCCCC"/>
              <w:left w:val="single" w:sz="6" w:space="0" w:color="CCCCCC"/>
              <w:bottom w:val="single" w:sz="6" w:space="0" w:color="CCCCCC"/>
              <w:right w:val="single" w:sz="6" w:space="0" w:color="CCCCCC"/>
            </w:tcBorders>
          </w:tcPr>
          <w:p w14:paraId="0546FD5E" w14:textId="1DC2C96F" w:rsidR="00DB56EB" w:rsidRPr="00AF7AF6" w:rsidRDefault="00DB56EB" w:rsidP="00966175">
            <w:pPr>
              <w:rPr>
                <w:sz w:val="18"/>
                <w:szCs w:val="18"/>
                <w:lang w:val="en-GB"/>
              </w:rPr>
            </w:pPr>
            <w:r w:rsidRPr="00AF7AF6">
              <w:rPr>
                <w:sz w:val="18"/>
                <w:szCs w:val="18"/>
                <w:lang w:val="en-GB"/>
              </w:rPr>
              <w:t xml:space="preserve">Plemel, 2015 </w:t>
            </w:r>
            <w:r w:rsidRPr="00AF7AF6">
              <w:rPr>
                <w:sz w:val="18"/>
                <w:szCs w:val="18"/>
                <w:lang w:val="en-GB"/>
              </w:rPr>
              <w:fldChar w:fldCharType="begin">
                <w:fldData xml:space="preserve">PEVuZE5vdGU+PENpdGU+PEF1dGhvcj5QbGVtZWw8L0F1dGhvcj48WWVhcj4yMDE1PC9ZZWFyPjxS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QbGVtZWw8L0F1dGhvcj48WWVhcj4yMDE1PC9ZZWFyPjxS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5]</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F72BD0B" w14:textId="77777777" w:rsidR="00DB56EB" w:rsidRPr="00AF7AF6" w:rsidRDefault="00DB56EB" w:rsidP="00966175">
            <w:pPr>
              <w:rPr>
                <w:sz w:val="18"/>
                <w:szCs w:val="18"/>
                <w:lang w:val="en-GB"/>
              </w:rPr>
            </w:pPr>
            <w:r w:rsidRPr="00AF7AF6">
              <w:rPr>
                <w:sz w:val="18"/>
                <w:szCs w:val="18"/>
                <w:lang w:val="en-GB"/>
              </w:rPr>
              <w:t>N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FCB03D2" w14:textId="77777777" w:rsidR="00DB56EB" w:rsidRPr="00AF7AF6" w:rsidRDefault="00DB56EB" w:rsidP="00966175">
            <w:pPr>
              <w:rPr>
                <w:sz w:val="18"/>
                <w:szCs w:val="18"/>
                <w:lang w:val="en-GB"/>
              </w:rPr>
            </w:pPr>
            <w:r w:rsidRPr="00AF7AF6">
              <w:rPr>
                <w:sz w:val="18"/>
                <w:szCs w:val="18"/>
                <w:lang w:val="en-GB"/>
              </w:rPr>
              <w:t>N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A5E6B4C" w14:textId="77777777" w:rsidR="00DB56EB" w:rsidRPr="00AF7AF6" w:rsidRDefault="00DB56EB" w:rsidP="00966175">
            <w:pPr>
              <w:rPr>
                <w:sz w:val="18"/>
                <w:szCs w:val="18"/>
                <w:lang w:val="en-GB"/>
              </w:rPr>
            </w:pPr>
            <w:r w:rsidRPr="00AF7AF6">
              <w:rPr>
                <w:sz w:val="18"/>
                <w:szCs w:val="18"/>
                <w:lang w:val="en-GB"/>
              </w:rPr>
              <w:t>Antioxidant therapy: application different - humans oral, animal intraperitoneally/subcutaneously. Antioxidant therapy was tolerated in animals and humans. Some antioxidants successfully tested in animals. Other antioxidants tested in humans with mixed results.</w:t>
            </w:r>
          </w:p>
        </w:tc>
      </w:tr>
      <w:tr w:rsidR="00DB56EB" w:rsidRPr="00AF7AF6" w14:paraId="4BD6FE77"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02B739E" w14:textId="77777777" w:rsidR="00DB56EB" w:rsidRPr="00AF7AF6" w:rsidRDefault="00DB56EB" w:rsidP="00966175">
            <w:pPr>
              <w:rPr>
                <w:sz w:val="18"/>
                <w:szCs w:val="18"/>
                <w:lang w:val="en-GB"/>
              </w:rPr>
            </w:pPr>
            <w:r w:rsidRPr="00AF7AF6">
              <w:rPr>
                <w:sz w:val="18"/>
                <w:szCs w:val="18"/>
                <w:lang w:val="en-GB"/>
              </w:rPr>
              <w:t>Alzheimer's diseas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DFF2720" w14:textId="77777777" w:rsidR="00DB56EB" w:rsidRPr="00AF7AF6" w:rsidRDefault="00DB56EB" w:rsidP="00966175">
            <w:pPr>
              <w:rPr>
                <w:sz w:val="18"/>
                <w:szCs w:val="18"/>
                <w:lang w:val="en-GB"/>
              </w:rPr>
            </w:pPr>
            <w:r w:rsidRPr="00AF7AF6">
              <w:rPr>
                <w:sz w:val="18"/>
                <w:szCs w:val="18"/>
                <w:lang w:val="en-GB"/>
              </w:rPr>
              <w:t>Ketogenic diet</w:t>
            </w:r>
          </w:p>
        </w:tc>
        <w:tc>
          <w:tcPr>
            <w:tcW w:w="0" w:type="auto"/>
            <w:tcBorders>
              <w:top w:val="single" w:sz="6" w:space="0" w:color="CCCCCC"/>
              <w:left w:val="single" w:sz="6" w:space="0" w:color="CCCCCC"/>
              <w:bottom w:val="single" w:sz="6" w:space="0" w:color="CCCCCC"/>
              <w:right w:val="single" w:sz="6" w:space="0" w:color="CCCCCC"/>
            </w:tcBorders>
          </w:tcPr>
          <w:p w14:paraId="008CCF58" w14:textId="345375B3" w:rsidR="00DB56EB" w:rsidRPr="00AF7AF6" w:rsidRDefault="00DB56EB" w:rsidP="00966175">
            <w:pPr>
              <w:rPr>
                <w:rFonts w:eastAsiaTheme="minorHAnsi"/>
                <w:sz w:val="18"/>
                <w:szCs w:val="18"/>
                <w:lang w:val="en-GB"/>
              </w:rPr>
            </w:pPr>
            <w:proofErr w:type="spellStart"/>
            <w:r w:rsidRPr="00AF7AF6">
              <w:rPr>
                <w:sz w:val="18"/>
                <w:szCs w:val="18"/>
                <w:lang w:val="en-GB"/>
              </w:rPr>
              <w:t>Lilamand</w:t>
            </w:r>
            <w:proofErr w:type="spellEnd"/>
            <w:r w:rsidRPr="00AF7AF6">
              <w:rPr>
                <w:sz w:val="18"/>
                <w:szCs w:val="18"/>
                <w:lang w:val="en-GB"/>
              </w:rPr>
              <w:t xml:space="preserve">, 2020 </w:t>
            </w:r>
            <w:r w:rsidRPr="00AF7AF6">
              <w:rPr>
                <w:sz w:val="18"/>
                <w:szCs w:val="18"/>
                <w:lang w:val="en-GB"/>
              </w:rPr>
              <w:fldChar w:fldCharType="begin"/>
            </w:r>
            <w:r w:rsidR="00DE6AFE" w:rsidRPr="00AF7AF6">
              <w:rPr>
                <w:sz w:val="18"/>
                <w:szCs w:val="18"/>
                <w:lang w:val="en-GB"/>
              </w:rPr>
              <w:instrText xml:space="preserve"> ADDIN EN.CITE &lt;EndNote&gt;&lt;Cite&gt;&lt;Author&gt;Lilamand&lt;/Author&gt;&lt;Year&gt;2020&lt;/Year&gt;&lt;RecNum&gt;2375&lt;/RecNum&gt;&lt;DisplayText&gt;[16]&lt;/DisplayText&gt;&lt;record&gt;&lt;rec-number&gt;2375&lt;/rec-number&gt;&lt;foreign-keys&gt;&lt;key app="EN" db-id="fw5stdw25saxvne2wwcvvzdwer2vz0tv9z9z" timestamp="1655706840"&gt;2375&lt;/key&gt;&lt;/foreign-keys&gt;&lt;ref-type name="Journal Article"&gt;17&lt;/ref-type&gt;&lt;contributors&gt;&lt;authors&gt;&lt;author&gt;Lilamand, M.&lt;/author&gt;&lt;author&gt;Porte, B.&lt;/author&gt;&lt;author&gt;Cognat, E.&lt;/author&gt;&lt;author&gt;Hugon, J.&lt;/author&gt;&lt;author&gt;Mouton-Liger, F.&lt;/author&gt;&lt;author&gt;Paquet, C.&lt;/author&gt;&lt;/authors&gt;&lt;/contributors&gt;&lt;titles&gt;&lt;title&gt;Are ketogenic diets promising for Alzheimer&amp;apos;s disease? A translational review&lt;/title&gt;&lt;secondary-title&gt;Alzheimer&amp;apos;s Research &amp;amp; Therapy&lt;/secondary-title&gt;&lt;short-title&gt;Are ketogenic diets promising for Alzheimer&amp;apos;s disease? A translational review&lt;/short-title&gt;&lt;/titles&gt;&lt;periodical&gt;&lt;full-title&gt;Alzheimer&amp;apos;s Research &amp;amp; Therapy&lt;/full-title&gt;&lt;/periodical&gt;&lt;pages&gt;42&lt;/pages&gt;&lt;volume&gt;12&lt;/volume&gt;&lt;number&gt;1&lt;/number&gt;&lt;keywords&gt;&lt;keyword&gt;Adult&lt;/keyword&gt;&lt;keyword&gt;Alzheimer Disease/dh [Diet Therapy]&lt;/keyword&gt;&lt;keyword&gt;*Alzheimer Disease&lt;/keyword&gt;&lt;keyword&gt;Animals&lt;/keyword&gt;&lt;keyword&gt;Cognition&lt;/keyword&gt;&lt;keyword&gt;*Cognitive Dysfunction&lt;/keyword&gt;&lt;keyword&gt;*Diabetes Mellitus, Type 2&lt;/keyword&gt;&lt;keyword&gt;*Diet, Ketogenic&lt;/keyword&gt;&lt;keyword&gt;Humans&lt;/keyword&gt;&lt;keyword&gt;Male&lt;/keyword&gt;&lt;/keywords&gt;&lt;dates&gt;&lt;year&gt;2020&lt;/year&gt;&lt;pub-dates&gt;&lt;date&gt;04 14&lt;/date&gt;&lt;/pub-dates&gt;&lt;/dates&gt;&lt;isbn&gt;1758-9193&lt;/isbn&gt;&lt;accession-num&gt;32290868&lt;/accession-num&gt;&lt;urls&gt;&lt;related-urls&gt;&lt;url&gt;https://ovidsp.ovid.com/ovidweb.cgi?T=JS&amp;amp;CSC=Y&amp;amp;NEWS=N&amp;amp;PAGE=fulltext&amp;amp;D=med17&amp;amp;AN=32290868&lt;/url&gt;&lt;/related-urls&gt;&lt;/urls&gt;&lt;electronic-resource-num&gt;10.1186/s13195-020-00615-4&lt;/electronic-resource-num&gt;&lt;/record&gt;&lt;/Cite&gt;&lt;/EndNote&gt;</w:instrText>
            </w:r>
            <w:r w:rsidRPr="00AF7AF6">
              <w:rPr>
                <w:sz w:val="18"/>
                <w:szCs w:val="18"/>
                <w:lang w:val="en-GB"/>
              </w:rPr>
              <w:fldChar w:fldCharType="separate"/>
            </w:r>
            <w:r w:rsidR="00DE6AFE" w:rsidRPr="00AF7AF6">
              <w:rPr>
                <w:noProof/>
                <w:sz w:val="18"/>
                <w:szCs w:val="18"/>
                <w:lang w:val="en-GB"/>
              </w:rPr>
              <w:t>[16]</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4FB18D8" w14:textId="77777777" w:rsidR="00DB56EB" w:rsidRPr="00AF7AF6" w:rsidRDefault="00DB56EB" w:rsidP="00966175">
            <w:pPr>
              <w:rPr>
                <w:sz w:val="18"/>
                <w:szCs w:val="18"/>
                <w:lang w:val="en-GB"/>
              </w:rPr>
            </w:pPr>
            <w:r w:rsidRPr="00AF7AF6">
              <w:rPr>
                <w:sz w:val="18"/>
                <w:szCs w:val="18"/>
                <w:lang w:val="en-GB"/>
              </w:rPr>
              <w:t>1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FF4E0F3" w14:textId="77777777" w:rsidR="00DB56EB" w:rsidRPr="00AF7AF6" w:rsidRDefault="00DB56EB" w:rsidP="00966175">
            <w:pPr>
              <w:rPr>
                <w:sz w:val="18"/>
                <w:szCs w:val="18"/>
                <w:lang w:val="en-GB"/>
              </w:rPr>
            </w:pPr>
            <w:r w:rsidRPr="00AF7AF6">
              <w:rPr>
                <w:sz w:val="18"/>
                <w:szCs w:val="18"/>
                <w:lang w:val="en-GB"/>
              </w:rPr>
              <w:t>1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0669E63" w14:textId="77777777" w:rsidR="00DB56EB" w:rsidRPr="00AF7AF6" w:rsidRDefault="00DB56EB" w:rsidP="00966175">
            <w:pPr>
              <w:rPr>
                <w:sz w:val="18"/>
                <w:szCs w:val="18"/>
                <w:lang w:val="en-GB"/>
              </w:rPr>
            </w:pPr>
            <w:r w:rsidRPr="00AF7AF6">
              <w:rPr>
                <w:sz w:val="18"/>
                <w:szCs w:val="18"/>
                <w:lang w:val="en-GB"/>
              </w:rPr>
              <w:t>Ketogenic diet improved cognition in animals and humans.</w:t>
            </w:r>
          </w:p>
        </w:tc>
      </w:tr>
      <w:tr w:rsidR="00DB56EB" w:rsidRPr="00AF7AF6" w14:paraId="65EFC135"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1ECE9CC" w14:textId="77777777" w:rsidR="00DB56EB" w:rsidRPr="00AF7AF6" w:rsidRDefault="00DB56EB" w:rsidP="00966175">
            <w:pPr>
              <w:rPr>
                <w:sz w:val="18"/>
                <w:szCs w:val="18"/>
                <w:lang w:val="en-GB"/>
              </w:rPr>
            </w:pPr>
            <w:r w:rsidRPr="00AF7AF6">
              <w:rPr>
                <w:sz w:val="18"/>
                <w:szCs w:val="18"/>
                <w:lang w:val="en-GB"/>
              </w:rPr>
              <w:t>Alzheimer's diseas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8D1E8B6" w14:textId="77777777" w:rsidR="00DB56EB" w:rsidRPr="00AF7AF6" w:rsidRDefault="00DB56EB" w:rsidP="00966175">
            <w:pPr>
              <w:rPr>
                <w:sz w:val="18"/>
                <w:szCs w:val="18"/>
                <w:lang w:val="en-GB"/>
              </w:rPr>
            </w:pPr>
            <w:r w:rsidRPr="00AF7AF6">
              <w:rPr>
                <w:sz w:val="18"/>
                <w:szCs w:val="18"/>
                <w:lang w:val="en-GB"/>
              </w:rPr>
              <w:t>Stem cells</w:t>
            </w:r>
          </w:p>
        </w:tc>
        <w:tc>
          <w:tcPr>
            <w:tcW w:w="0" w:type="auto"/>
            <w:tcBorders>
              <w:top w:val="single" w:sz="6" w:space="0" w:color="CCCCCC"/>
              <w:left w:val="single" w:sz="6" w:space="0" w:color="CCCCCC"/>
              <w:bottom w:val="single" w:sz="6" w:space="0" w:color="CCCCCC"/>
              <w:right w:val="single" w:sz="6" w:space="0" w:color="CCCCCC"/>
            </w:tcBorders>
          </w:tcPr>
          <w:p w14:paraId="37D97166" w14:textId="7C47295B" w:rsidR="00DB56EB" w:rsidRPr="00AF7AF6" w:rsidRDefault="00DB56EB" w:rsidP="00966175">
            <w:pPr>
              <w:rPr>
                <w:rFonts w:eastAsiaTheme="minorHAnsi"/>
                <w:sz w:val="18"/>
                <w:szCs w:val="18"/>
                <w:lang w:val="en-GB"/>
              </w:rPr>
            </w:pPr>
            <w:r w:rsidRPr="00AF7AF6">
              <w:rPr>
                <w:sz w:val="18"/>
                <w:szCs w:val="18"/>
                <w:lang w:val="en-GB"/>
              </w:rPr>
              <w:t xml:space="preserve">Salem, 2016 </w:t>
            </w:r>
            <w:r w:rsidRPr="00AF7AF6">
              <w:rPr>
                <w:sz w:val="18"/>
                <w:szCs w:val="18"/>
                <w:lang w:val="en-GB"/>
              </w:rPr>
              <w:fldChar w:fldCharType="begin">
                <w:fldData xml:space="preserve">PEVuZE5vdGU+PENpdGU+PEF1dGhvcj5TYWxlbTwvQXV0aG9yPjxZZWFyPjIwMTY8L1llYXI+PFJl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==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TYWxlbTwvQXV0aG9yPjxZZWFyPjIwMTY8L1llYXI+PFJl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==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7]</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BE02362" w14:textId="77777777" w:rsidR="00DB56EB" w:rsidRPr="00AF7AF6" w:rsidRDefault="00DB56EB" w:rsidP="00966175">
            <w:pPr>
              <w:rPr>
                <w:sz w:val="18"/>
                <w:szCs w:val="18"/>
                <w:lang w:val="en-GB"/>
              </w:rPr>
            </w:pPr>
            <w:r w:rsidRPr="00AF7AF6">
              <w:rPr>
                <w:sz w:val="18"/>
                <w:szCs w:val="18"/>
                <w:lang w:val="en-GB"/>
              </w:rPr>
              <w:t>6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0BA2B76" w14:textId="77777777" w:rsidR="00DB56EB" w:rsidRPr="00AF7AF6" w:rsidRDefault="00DB56EB" w:rsidP="00966175">
            <w:pPr>
              <w:rPr>
                <w:sz w:val="18"/>
                <w:szCs w:val="18"/>
                <w:lang w:val="en-GB"/>
              </w:rPr>
            </w:pPr>
            <w:r w:rsidRPr="00AF7AF6">
              <w:rPr>
                <w:sz w:val="18"/>
                <w:szCs w:val="18"/>
                <w:lang w:val="en-GB"/>
              </w:rPr>
              <w:t>1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12224F0" w14:textId="77777777" w:rsidR="00DB56EB" w:rsidRPr="00AF7AF6" w:rsidRDefault="00DB56EB" w:rsidP="00966175">
            <w:pPr>
              <w:rPr>
                <w:sz w:val="18"/>
                <w:szCs w:val="18"/>
                <w:lang w:val="en-GB"/>
              </w:rPr>
            </w:pPr>
            <w:r w:rsidRPr="00AF7AF6">
              <w:rPr>
                <w:sz w:val="18"/>
                <w:szCs w:val="18"/>
                <w:lang w:val="en-GB"/>
              </w:rPr>
              <w:t xml:space="preserve">Stem cells with positive effects in animals but questionable effect in humans. Stem cells for </w:t>
            </w:r>
            <w:proofErr w:type="spellStart"/>
            <w:r w:rsidRPr="00AF7AF6">
              <w:rPr>
                <w:sz w:val="18"/>
                <w:szCs w:val="18"/>
                <w:lang w:val="en-GB"/>
              </w:rPr>
              <w:t>Alzheimers</w:t>
            </w:r>
            <w:proofErr w:type="spellEnd"/>
            <w:r w:rsidRPr="00AF7AF6">
              <w:rPr>
                <w:sz w:val="18"/>
                <w:szCs w:val="18"/>
                <w:lang w:val="en-GB"/>
              </w:rPr>
              <w:t xml:space="preserve"> disease with different anatomy, pathophysiology, and microenvironments between animals and humans as reasons for translational failure.</w:t>
            </w:r>
          </w:p>
        </w:tc>
      </w:tr>
      <w:tr w:rsidR="00DB56EB" w:rsidRPr="00AF7AF6" w14:paraId="39863EBD"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9D40D09" w14:textId="77777777" w:rsidR="00DB56EB" w:rsidRPr="00AF7AF6" w:rsidRDefault="00DB56EB" w:rsidP="00966175">
            <w:pPr>
              <w:rPr>
                <w:sz w:val="18"/>
                <w:szCs w:val="18"/>
                <w:lang w:val="en-GB"/>
              </w:rPr>
            </w:pPr>
            <w:r w:rsidRPr="00AF7AF6">
              <w:rPr>
                <w:sz w:val="18"/>
                <w:szCs w:val="18"/>
                <w:lang w:val="en-GB"/>
              </w:rPr>
              <w:t>Alzheimer's diseas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704D2A3" w14:textId="77777777" w:rsidR="00DB56EB" w:rsidRPr="00AF7AF6" w:rsidRDefault="00DB56EB" w:rsidP="00966175">
            <w:pPr>
              <w:rPr>
                <w:sz w:val="18"/>
                <w:szCs w:val="18"/>
                <w:lang w:val="en-GB"/>
              </w:rPr>
            </w:pPr>
            <w:r w:rsidRPr="00AF7AF6">
              <w:rPr>
                <w:sz w:val="18"/>
                <w:szCs w:val="18"/>
                <w:lang w:val="en-GB"/>
              </w:rPr>
              <w:t>Curcumin</w:t>
            </w:r>
          </w:p>
        </w:tc>
        <w:tc>
          <w:tcPr>
            <w:tcW w:w="0" w:type="auto"/>
            <w:tcBorders>
              <w:top w:val="single" w:sz="6" w:space="0" w:color="CCCCCC"/>
              <w:left w:val="single" w:sz="6" w:space="0" w:color="CCCCCC"/>
              <w:bottom w:val="single" w:sz="6" w:space="0" w:color="CCCCCC"/>
              <w:right w:val="single" w:sz="6" w:space="0" w:color="CCCCCC"/>
            </w:tcBorders>
          </w:tcPr>
          <w:p w14:paraId="2F116BD1" w14:textId="2C5B330F" w:rsidR="00DB56EB" w:rsidRPr="00AF7AF6" w:rsidRDefault="00DB56EB" w:rsidP="00966175">
            <w:pPr>
              <w:rPr>
                <w:rFonts w:eastAsiaTheme="minorHAnsi"/>
                <w:sz w:val="18"/>
                <w:szCs w:val="18"/>
                <w:lang w:val="en-GB"/>
              </w:rPr>
            </w:pPr>
            <w:proofErr w:type="spellStart"/>
            <w:r w:rsidRPr="00AF7AF6">
              <w:rPr>
                <w:sz w:val="18"/>
                <w:szCs w:val="18"/>
                <w:lang w:val="en-GB"/>
              </w:rPr>
              <w:t>Voulgaropoulou</w:t>
            </w:r>
            <w:proofErr w:type="spellEnd"/>
            <w:r w:rsidRPr="00AF7AF6">
              <w:rPr>
                <w:sz w:val="18"/>
                <w:szCs w:val="18"/>
                <w:lang w:val="en-GB"/>
              </w:rPr>
              <w:t xml:space="preserve">, 2019 </w:t>
            </w:r>
            <w:r w:rsidRPr="00AF7AF6">
              <w:rPr>
                <w:sz w:val="18"/>
                <w:szCs w:val="18"/>
                <w:lang w:val="en-GB"/>
              </w:rPr>
              <w:fldChar w:fldCharType="begin">
                <w:fldData xml:space="preserve">PEVuZE5vdGU+PENpdGU+PEF1dGhvcj5Wb3VsZ2Fyb3BvdWxvdTwvQXV0aG9yPjxZZWFyPjIwMTk8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Wb3VsZ2Fyb3BvdWxvdTwvQXV0aG9yPjxZZWFyPjIwMTk8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8]</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A61F808" w14:textId="77777777" w:rsidR="00DB56EB" w:rsidRPr="00AF7AF6" w:rsidRDefault="00DB56EB" w:rsidP="00966175">
            <w:pPr>
              <w:rPr>
                <w:sz w:val="18"/>
                <w:szCs w:val="18"/>
                <w:lang w:val="en-GB"/>
              </w:rPr>
            </w:pPr>
            <w:r w:rsidRPr="00AF7AF6">
              <w:rPr>
                <w:sz w:val="18"/>
                <w:szCs w:val="18"/>
                <w:lang w:val="en-GB"/>
              </w:rPr>
              <w:t>3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B753335" w14:textId="77777777" w:rsidR="00DB56EB" w:rsidRPr="00AF7AF6" w:rsidRDefault="00DB56EB" w:rsidP="00966175">
            <w:pPr>
              <w:rPr>
                <w:sz w:val="18"/>
                <w:szCs w:val="18"/>
                <w:lang w:val="en-GB"/>
              </w:rPr>
            </w:pPr>
            <w:r w:rsidRPr="00AF7AF6">
              <w:rPr>
                <w:sz w:val="18"/>
                <w:szCs w:val="18"/>
                <w:lang w:val="en-GB"/>
              </w:rPr>
              <w:t>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A3A4C19" w14:textId="77777777" w:rsidR="00DB56EB" w:rsidRPr="00AF7AF6" w:rsidRDefault="00DB56EB" w:rsidP="00966175">
            <w:pPr>
              <w:rPr>
                <w:sz w:val="18"/>
                <w:szCs w:val="18"/>
                <w:lang w:val="en-GB"/>
              </w:rPr>
            </w:pPr>
            <w:r w:rsidRPr="00AF7AF6">
              <w:rPr>
                <w:sz w:val="18"/>
                <w:szCs w:val="18"/>
                <w:lang w:val="en-GB"/>
              </w:rPr>
              <w:t>Methodological discrepancies between animal and human studies making a direct comparison difficult. However, none of the studies have reached Phase III in clinical trials, suggesting that curcumin has not fully met expectations.</w:t>
            </w:r>
          </w:p>
        </w:tc>
      </w:tr>
      <w:tr w:rsidR="00DB56EB" w:rsidRPr="00AF7AF6" w14:paraId="274CD5B2"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E21A276" w14:textId="77777777" w:rsidR="00DB56EB" w:rsidRPr="00AF7AF6" w:rsidRDefault="00DB56EB" w:rsidP="00966175">
            <w:pPr>
              <w:rPr>
                <w:sz w:val="18"/>
                <w:szCs w:val="18"/>
                <w:lang w:val="en-GB"/>
              </w:rPr>
            </w:pPr>
            <w:r w:rsidRPr="00AF7AF6">
              <w:rPr>
                <w:sz w:val="18"/>
                <w:szCs w:val="18"/>
                <w:lang w:val="en-GB"/>
              </w:rPr>
              <w:t>Alzheimer's diseas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B6285DA" w14:textId="77777777" w:rsidR="00DB56EB" w:rsidRPr="00AF7AF6" w:rsidRDefault="00DB56EB" w:rsidP="00966175">
            <w:pPr>
              <w:rPr>
                <w:sz w:val="18"/>
                <w:szCs w:val="18"/>
                <w:lang w:val="en-GB"/>
              </w:rPr>
            </w:pPr>
            <w:r w:rsidRPr="00AF7AF6">
              <w:rPr>
                <w:sz w:val="18"/>
                <w:szCs w:val="18"/>
                <w:lang w:val="en-GB"/>
              </w:rPr>
              <w:t>Epigallocatechin-3-gallate</w:t>
            </w:r>
          </w:p>
        </w:tc>
        <w:tc>
          <w:tcPr>
            <w:tcW w:w="0" w:type="auto"/>
            <w:tcBorders>
              <w:top w:val="single" w:sz="6" w:space="0" w:color="CCCCCC"/>
              <w:left w:val="single" w:sz="6" w:space="0" w:color="CCCCCC"/>
              <w:bottom w:val="single" w:sz="6" w:space="0" w:color="CCCCCC"/>
              <w:right w:val="single" w:sz="6" w:space="0" w:color="CCCCCC"/>
            </w:tcBorders>
          </w:tcPr>
          <w:p w14:paraId="2DB5AEC6" w14:textId="2055C18D" w:rsidR="00DB56EB" w:rsidRPr="00AF7AF6" w:rsidRDefault="00DB56EB" w:rsidP="00966175">
            <w:pPr>
              <w:rPr>
                <w:rFonts w:eastAsiaTheme="minorHAnsi"/>
                <w:sz w:val="18"/>
                <w:szCs w:val="18"/>
                <w:lang w:val="en-GB"/>
              </w:rPr>
            </w:pPr>
            <w:r w:rsidRPr="00AF7AF6">
              <w:rPr>
                <w:sz w:val="18"/>
                <w:szCs w:val="18"/>
                <w:lang w:val="en-GB"/>
              </w:rPr>
              <w:t xml:space="preserve">Zhang, 2020 </w:t>
            </w:r>
            <w:r w:rsidRPr="00AF7AF6">
              <w:rPr>
                <w:sz w:val="18"/>
                <w:szCs w:val="18"/>
                <w:lang w:val="en-GB"/>
              </w:rPr>
              <w:fldChar w:fldCharType="begin">
                <w:fldData xml:space="preserve">PEVuZE5vdGU+PENpdGU+PEF1dGhvcj5aaGFuZzwvQXV0aG9yPjxZZWFyPjIwMjA8L1llYXI+PFJl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aaGFuZzwvQXV0aG9yPjxZZWFyPjIwMjA8L1llYXI+PFJl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19]</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DFEACB6" w14:textId="77777777" w:rsidR="00DB56EB" w:rsidRPr="00AF7AF6" w:rsidRDefault="00DB56EB" w:rsidP="00966175">
            <w:pPr>
              <w:rPr>
                <w:sz w:val="18"/>
                <w:szCs w:val="18"/>
                <w:lang w:val="en-GB"/>
              </w:rPr>
            </w:pPr>
            <w:r w:rsidRPr="00AF7AF6">
              <w:rPr>
                <w:sz w:val="18"/>
                <w:szCs w:val="18"/>
                <w:lang w:val="en-GB"/>
              </w:rPr>
              <w:t>1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E34803C" w14:textId="77777777" w:rsidR="00DB56EB" w:rsidRPr="00AF7AF6" w:rsidRDefault="00DB56EB" w:rsidP="00966175">
            <w:pPr>
              <w:rPr>
                <w:sz w:val="18"/>
                <w:szCs w:val="18"/>
                <w:lang w:val="en-GB"/>
              </w:rPr>
            </w:pPr>
            <w:r w:rsidRPr="00AF7AF6">
              <w:rPr>
                <w:sz w:val="18"/>
                <w:szCs w:val="18"/>
                <w:lang w:val="en-GB"/>
              </w:rPr>
              <w:t>10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F284786" w14:textId="77777777" w:rsidR="00DB56EB" w:rsidRPr="00AF7AF6" w:rsidRDefault="00DB56EB" w:rsidP="00966175">
            <w:pPr>
              <w:rPr>
                <w:sz w:val="18"/>
                <w:szCs w:val="18"/>
                <w:lang w:val="en-GB"/>
              </w:rPr>
            </w:pPr>
            <w:r w:rsidRPr="00AF7AF6">
              <w:rPr>
                <w:sz w:val="18"/>
                <w:szCs w:val="18"/>
                <w:lang w:val="en-GB"/>
              </w:rPr>
              <w:t>ECGC with mostly positive effects in animal studies, but only 1/3 studies in Down syndrome with positive effects in humans</w:t>
            </w:r>
          </w:p>
        </w:tc>
      </w:tr>
      <w:tr w:rsidR="00DB56EB" w:rsidRPr="00AF7AF6" w14:paraId="0F016B68"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9AEC45D" w14:textId="77777777" w:rsidR="00DB56EB" w:rsidRPr="00AF7AF6" w:rsidRDefault="00DB56EB" w:rsidP="00966175">
            <w:pPr>
              <w:rPr>
                <w:sz w:val="18"/>
                <w:szCs w:val="18"/>
                <w:lang w:val="en-GB"/>
              </w:rPr>
            </w:pPr>
            <w:r w:rsidRPr="00AF7AF6">
              <w:rPr>
                <w:sz w:val="18"/>
                <w:szCs w:val="18"/>
                <w:lang w:val="en-GB"/>
              </w:rPr>
              <w:t>Parkinson's diseas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0AFEE30" w14:textId="77777777" w:rsidR="00DB56EB" w:rsidRPr="00AF7AF6" w:rsidRDefault="00DB56EB" w:rsidP="00966175">
            <w:pPr>
              <w:rPr>
                <w:sz w:val="18"/>
                <w:szCs w:val="18"/>
                <w:lang w:val="en-GB"/>
              </w:rPr>
            </w:pPr>
            <w:r w:rsidRPr="00AF7AF6">
              <w:rPr>
                <w:sz w:val="18"/>
                <w:szCs w:val="18"/>
                <w:lang w:val="en-GB"/>
              </w:rPr>
              <w:t>Probiotics</w:t>
            </w:r>
          </w:p>
        </w:tc>
        <w:tc>
          <w:tcPr>
            <w:tcW w:w="0" w:type="auto"/>
            <w:tcBorders>
              <w:top w:val="single" w:sz="6" w:space="0" w:color="CCCCCC"/>
              <w:left w:val="single" w:sz="6" w:space="0" w:color="CCCCCC"/>
              <w:bottom w:val="single" w:sz="6" w:space="0" w:color="CCCCCC"/>
              <w:right w:val="single" w:sz="6" w:space="0" w:color="CCCCCC"/>
            </w:tcBorders>
          </w:tcPr>
          <w:p w14:paraId="08518F71" w14:textId="74ABC391" w:rsidR="00DB56EB" w:rsidRPr="00AF7AF6" w:rsidRDefault="00DB56EB" w:rsidP="00966175">
            <w:pPr>
              <w:rPr>
                <w:sz w:val="18"/>
                <w:szCs w:val="18"/>
                <w:lang w:val="en-GB"/>
              </w:rPr>
            </w:pPr>
            <w:r w:rsidRPr="00AF7AF6">
              <w:rPr>
                <w:sz w:val="18"/>
                <w:szCs w:val="18"/>
                <w:lang w:val="en-GB"/>
              </w:rPr>
              <w:t xml:space="preserve">Leta, 2021 </w:t>
            </w:r>
            <w:r w:rsidRPr="00AF7AF6">
              <w:rPr>
                <w:sz w:val="18"/>
                <w:szCs w:val="18"/>
                <w:lang w:val="en-GB"/>
              </w:rPr>
              <w:fldChar w:fldCharType="begin">
                <w:fldData xml:space="preserve">PEVuZE5vdGU+PENpdGU+PEF1dGhvcj5MZXRhPC9BdXRob3I+PFllYXI+MjAyMTwvWWVhcj48UmVj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MZXRhPC9BdXRob3I+PFllYXI+MjAyMTwvWWVhcj48UmVj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20]</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BF89A06" w14:textId="77777777" w:rsidR="00DB56EB" w:rsidRPr="00AF7AF6" w:rsidRDefault="00DB56EB" w:rsidP="00966175">
            <w:pPr>
              <w:rPr>
                <w:sz w:val="18"/>
                <w:szCs w:val="18"/>
                <w:lang w:val="en-GB"/>
              </w:rPr>
            </w:pPr>
            <w:r w:rsidRPr="00AF7AF6">
              <w:rPr>
                <w:sz w:val="18"/>
                <w:szCs w:val="18"/>
                <w:lang w:val="en-GB"/>
              </w:rPr>
              <w:t>1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B39A5F4" w14:textId="77777777" w:rsidR="00DB56EB" w:rsidRPr="00AF7AF6" w:rsidRDefault="00DB56EB" w:rsidP="00966175">
            <w:pPr>
              <w:rPr>
                <w:sz w:val="18"/>
                <w:szCs w:val="18"/>
                <w:lang w:val="en-GB"/>
              </w:rPr>
            </w:pPr>
            <w:r w:rsidRPr="00AF7AF6">
              <w:rPr>
                <w:sz w:val="18"/>
                <w:szCs w:val="18"/>
                <w:lang w:val="en-GB"/>
              </w:rPr>
              <w:t>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DA0704E" w14:textId="77777777" w:rsidR="00DB56EB" w:rsidRPr="00AF7AF6" w:rsidRDefault="00DB56EB" w:rsidP="00966175">
            <w:pPr>
              <w:rPr>
                <w:sz w:val="18"/>
                <w:szCs w:val="18"/>
                <w:lang w:val="en-GB"/>
              </w:rPr>
            </w:pPr>
            <w:r w:rsidRPr="00AF7AF6">
              <w:rPr>
                <w:sz w:val="18"/>
                <w:szCs w:val="18"/>
                <w:lang w:val="en-GB"/>
              </w:rPr>
              <w:t>Probiotics with beneficial effects on glucose levels, inflammation, motor and non-motor function in animals and humans. Only anti-oxidative in animals.</w:t>
            </w:r>
          </w:p>
        </w:tc>
      </w:tr>
      <w:tr w:rsidR="00DB56EB" w:rsidRPr="00AF7AF6" w14:paraId="64BB8085"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44822D0D" w14:textId="77777777" w:rsidR="00DB56EB" w:rsidRPr="00AF7AF6" w:rsidRDefault="00DB56EB" w:rsidP="00966175">
            <w:pPr>
              <w:rPr>
                <w:sz w:val="18"/>
                <w:szCs w:val="18"/>
                <w:lang w:val="en-GB"/>
              </w:rPr>
            </w:pPr>
            <w:r w:rsidRPr="00AF7AF6">
              <w:rPr>
                <w:sz w:val="18"/>
                <w:szCs w:val="18"/>
                <w:lang w:val="en-GB"/>
              </w:rPr>
              <w:lastRenderedPageBreak/>
              <w:t>Parkinson's diseas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107355F" w14:textId="77777777" w:rsidR="00DB56EB" w:rsidRPr="00AF7AF6" w:rsidRDefault="00DB56EB" w:rsidP="00966175">
            <w:pPr>
              <w:rPr>
                <w:sz w:val="18"/>
                <w:szCs w:val="18"/>
                <w:lang w:val="en-GB"/>
              </w:rPr>
            </w:pPr>
            <w:r w:rsidRPr="00AF7AF6">
              <w:rPr>
                <w:sz w:val="18"/>
                <w:szCs w:val="18"/>
                <w:lang w:val="en-GB"/>
              </w:rPr>
              <w:t>Exercise</w:t>
            </w:r>
          </w:p>
        </w:tc>
        <w:tc>
          <w:tcPr>
            <w:tcW w:w="0" w:type="auto"/>
            <w:tcBorders>
              <w:top w:val="single" w:sz="6" w:space="0" w:color="CCCCCC"/>
              <w:left w:val="single" w:sz="6" w:space="0" w:color="CCCCCC"/>
              <w:bottom w:val="single" w:sz="6" w:space="0" w:color="CCCCCC"/>
              <w:right w:val="single" w:sz="6" w:space="0" w:color="CCCCCC"/>
            </w:tcBorders>
          </w:tcPr>
          <w:p w14:paraId="1C975BB3" w14:textId="098216B6" w:rsidR="00DB56EB" w:rsidRPr="00AF7AF6" w:rsidRDefault="00DB56EB" w:rsidP="00966175">
            <w:pPr>
              <w:rPr>
                <w:sz w:val="18"/>
                <w:szCs w:val="18"/>
                <w:lang w:val="en-GB"/>
              </w:rPr>
            </w:pPr>
            <w:r w:rsidRPr="00AF7AF6">
              <w:rPr>
                <w:sz w:val="18"/>
                <w:szCs w:val="18"/>
                <w:lang w:val="en-GB"/>
              </w:rPr>
              <w:t xml:space="preserve">Murray, 2014 </w:t>
            </w:r>
            <w:r w:rsidRPr="00AF7AF6">
              <w:rPr>
                <w:sz w:val="18"/>
                <w:szCs w:val="18"/>
                <w:lang w:val="en-GB"/>
              </w:rPr>
              <w:fldChar w:fldCharType="begin"/>
            </w:r>
            <w:r w:rsidR="00DE6AFE" w:rsidRPr="00AF7AF6">
              <w:rPr>
                <w:sz w:val="18"/>
                <w:szCs w:val="18"/>
                <w:lang w:val="en-GB"/>
              </w:rPr>
              <w:instrText xml:space="preserve"> ADDIN EN.CITE &lt;EndNote&gt;&lt;Cite&gt;&lt;Author&gt;Murray&lt;/Author&gt;&lt;Year&gt;2014&lt;/Year&gt;&lt;RecNum&gt;2730&lt;/RecNum&gt;&lt;DisplayText&gt;[21]&lt;/DisplayText&gt;&lt;record&gt;&lt;rec-number&gt;2730&lt;/rec-number&gt;&lt;foreign-keys&gt;&lt;key app="EN" db-id="fw5stdw25saxvne2wwcvvzdwer2vz0tv9z9z" timestamp="1655706841"&gt;2730&lt;/key&gt;&lt;/foreign-keys&gt;&lt;ref-type name="Journal Article"&gt;17&lt;/ref-type&gt;&lt;contributors&gt;&lt;authors&gt;&lt;author&gt;Murray, D. K.&lt;/author&gt;&lt;author&gt;Sacheli, M. A.&lt;/author&gt;&lt;author&gt;Eng, J. J.&lt;/author&gt;&lt;author&gt;Stoessl, A. J.&lt;/author&gt;&lt;/authors&gt;&lt;/contributors&gt;&lt;titles&gt;&lt;title&gt;The effects of exercise on cognition in Parkinson&amp;apos;s disease: a systematic review&lt;/title&gt;&lt;secondary-title&gt;Translational Neurodegeneration&lt;/secondary-title&gt;&lt;short-title&gt;The effects of exercise on cognition in Parkinson&amp;apos;s disease: a systematic review&lt;/short-title&gt;&lt;/titles&gt;&lt;periodical&gt;&lt;full-title&gt;Translational Neurodegeneration&lt;/full-title&gt;&lt;/periodical&gt;&lt;pages&gt;5&lt;/pages&gt;&lt;volume&gt;3&lt;/volume&gt;&lt;number&gt;1&lt;/number&gt;&lt;dates&gt;&lt;year&gt;2014&lt;/year&gt;&lt;pub-dates&gt;&lt;date&gt;Feb 24&lt;/date&gt;&lt;/pub-dates&gt;&lt;/dates&gt;&lt;isbn&gt;2047-9158&lt;/isbn&gt;&lt;accession-num&gt;24559472&lt;/accession-num&gt;&lt;urls&gt;&lt;related-urls&gt;&lt;url&gt;https://ovidsp.ovid.com/ovidweb.cgi?T=JS&amp;amp;CSC=Y&amp;amp;NEWS=N&amp;amp;PAGE=fulltext&amp;amp;D=pmnm3&amp;amp;AN=24559472&lt;/url&gt;&lt;/related-urls&gt;&lt;/urls&gt;&lt;electronic-resource-num&gt;10.1186/2047-9158-3-5&lt;/electronic-resource-num&gt;&lt;/record&gt;&lt;/Cite&gt;&lt;/EndNote&gt;</w:instrText>
            </w:r>
            <w:r w:rsidRPr="00AF7AF6">
              <w:rPr>
                <w:sz w:val="18"/>
                <w:szCs w:val="18"/>
                <w:lang w:val="en-GB"/>
              </w:rPr>
              <w:fldChar w:fldCharType="separate"/>
            </w:r>
            <w:r w:rsidR="00DE6AFE" w:rsidRPr="00AF7AF6">
              <w:rPr>
                <w:noProof/>
                <w:sz w:val="18"/>
                <w:szCs w:val="18"/>
                <w:lang w:val="en-GB"/>
              </w:rPr>
              <w:t>[21]</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5A5A1DD" w14:textId="77777777" w:rsidR="00DB56EB" w:rsidRPr="00AF7AF6" w:rsidRDefault="00DB56EB" w:rsidP="00966175">
            <w:pPr>
              <w:rPr>
                <w:sz w:val="18"/>
                <w:szCs w:val="18"/>
                <w:lang w:val="en-GB"/>
              </w:rPr>
            </w:pPr>
            <w:r w:rsidRPr="00AF7AF6">
              <w:rPr>
                <w:sz w:val="18"/>
                <w:szCs w:val="18"/>
                <w:lang w:val="en-GB"/>
              </w:rPr>
              <w:t>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6E3F9232" w14:textId="77777777" w:rsidR="00DB56EB" w:rsidRPr="00AF7AF6" w:rsidRDefault="00DB56EB" w:rsidP="00966175">
            <w:pPr>
              <w:rPr>
                <w:sz w:val="18"/>
                <w:szCs w:val="18"/>
                <w:lang w:val="en-GB"/>
              </w:rPr>
            </w:pPr>
            <w:r w:rsidRPr="00AF7AF6">
              <w:rPr>
                <w:sz w:val="18"/>
                <w:szCs w:val="18"/>
                <w:lang w:val="en-GB"/>
              </w:rPr>
              <w:t>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7D86C32" w14:textId="77777777" w:rsidR="00DB56EB" w:rsidRPr="00AF7AF6" w:rsidRDefault="00DB56EB" w:rsidP="00966175">
            <w:pPr>
              <w:rPr>
                <w:sz w:val="18"/>
                <w:szCs w:val="18"/>
                <w:lang w:val="en-GB"/>
              </w:rPr>
            </w:pPr>
            <w:r w:rsidRPr="00AF7AF6">
              <w:rPr>
                <w:sz w:val="18"/>
                <w:szCs w:val="18"/>
                <w:lang w:val="en-GB"/>
              </w:rPr>
              <w:t>Exercise with beneficial effect on cognition in animals and humans.</w:t>
            </w:r>
          </w:p>
        </w:tc>
      </w:tr>
      <w:tr w:rsidR="00DB56EB" w:rsidRPr="00AF7AF6" w14:paraId="6D94007B"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83E5DAA" w14:textId="77777777" w:rsidR="00DB56EB" w:rsidRPr="00AF7AF6" w:rsidRDefault="00DB56EB" w:rsidP="00966175">
            <w:pPr>
              <w:rPr>
                <w:sz w:val="18"/>
                <w:szCs w:val="18"/>
                <w:lang w:val="en-GB"/>
              </w:rPr>
            </w:pPr>
            <w:r w:rsidRPr="00AF7AF6">
              <w:rPr>
                <w:sz w:val="18"/>
                <w:szCs w:val="18"/>
                <w:lang w:val="en-GB"/>
              </w:rPr>
              <w:t>Neurodegeneration/brain development</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B9BF316" w14:textId="77777777" w:rsidR="00DB56EB" w:rsidRPr="00AF7AF6" w:rsidRDefault="00DB56EB" w:rsidP="00966175">
            <w:pPr>
              <w:rPr>
                <w:sz w:val="18"/>
                <w:szCs w:val="18"/>
                <w:lang w:val="en-GB"/>
              </w:rPr>
            </w:pPr>
            <w:r w:rsidRPr="00AF7AF6">
              <w:rPr>
                <w:sz w:val="18"/>
                <w:szCs w:val="18"/>
                <w:lang w:val="en-GB"/>
              </w:rPr>
              <w:t>Iron</w:t>
            </w:r>
          </w:p>
        </w:tc>
        <w:tc>
          <w:tcPr>
            <w:tcW w:w="0" w:type="auto"/>
            <w:tcBorders>
              <w:top w:val="single" w:sz="6" w:space="0" w:color="CCCCCC"/>
              <w:left w:val="single" w:sz="6" w:space="0" w:color="CCCCCC"/>
              <w:bottom w:val="single" w:sz="6" w:space="0" w:color="CCCCCC"/>
              <w:right w:val="single" w:sz="6" w:space="0" w:color="CCCCCC"/>
            </w:tcBorders>
          </w:tcPr>
          <w:p w14:paraId="08C972E7" w14:textId="430F3FBE" w:rsidR="00DB56EB" w:rsidRPr="00AF7AF6" w:rsidRDefault="00DB56EB" w:rsidP="00966175">
            <w:pPr>
              <w:rPr>
                <w:sz w:val="18"/>
                <w:szCs w:val="18"/>
                <w:lang w:val="en-GB"/>
              </w:rPr>
            </w:pPr>
            <w:r w:rsidRPr="00AF7AF6">
              <w:rPr>
                <w:sz w:val="18"/>
                <w:szCs w:val="18"/>
                <w:lang w:val="en-GB"/>
              </w:rPr>
              <w:t xml:space="preserve">Agrawal, 2017 </w:t>
            </w:r>
            <w:r w:rsidRPr="00AF7AF6">
              <w:rPr>
                <w:sz w:val="18"/>
                <w:szCs w:val="18"/>
                <w:lang w:val="en-GB"/>
              </w:rPr>
              <w:fldChar w:fldCharType="begin">
                <w:fldData xml:space="preserve">PEVuZE5vdGU+PENpdGU+PEF1dGhvcj5BZ3Jhd2FsPC9BdXRob3I+PFllYXI+MjAxNzwvWWVhcj48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BZ3Jhd2FsPC9BdXRob3I+PFllYXI+MjAxNzwvWWVhcj48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22]</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349CE94" w14:textId="77777777" w:rsidR="00DB56EB" w:rsidRPr="00AF7AF6" w:rsidRDefault="00DB56EB" w:rsidP="00966175">
            <w:pPr>
              <w:rPr>
                <w:sz w:val="18"/>
                <w:szCs w:val="18"/>
                <w:lang w:val="en-GB"/>
              </w:rPr>
            </w:pPr>
            <w:r w:rsidRPr="00AF7AF6">
              <w:rPr>
                <w:sz w:val="18"/>
                <w:szCs w:val="18"/>
                <w:lang w:val="en-GB"/>
              </w:rPr>
              <w:t>3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186C242" w14:textId="77777777" w:rsidR="00DB56EB" w:rsidRPr="00AF7AF6" w:rsidRDefault="00DB56EB" w:rsidP="00966175">
            <w:pPr>
              <w:rPr>
                <w:sz w:val="18"/>
                <w:szCs w:val="18"/>
                <w:lang w:val="en-GB"/>
              </w:rPr>
            </w:pPr>
            <w:r w:rsidRPr="00AF7AF6">
              <w:rPr>
                <w:sz w:val="18"/>
                <w:szCs w:val="18"/>
                <w:lang w:val="en-GB"/>
              </w:rPr>
              <w:t>1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19D72430" w14:textId="77777777" w:rsidR="00DB56EB" w:rsidRPr="00AF7AF6" w:rsidRDefault="00DB56EB" w:rsidP="00966175">
            <w:pPr>
              <w:rPr>
                <w:sz w:val="18"/>
                <w:szCs w:val="18"/>
                <w:lang w:val="en-GB"/>
              </w:rPr>
            </w:pPr>
            <w:r w:rsidRPr="00AF7AF6">
              <w:rPr>
                <w:sz w:val="18"/>
                <w:szCs w:val="18"/>
                <w:lang w:val="en-GB"/>
              </w:rPr>
              <w:t>Iron with adverse effects in animal studies. Human studies did not assess high iron intakes. Dosing was comparable between preclinical and clinical studies.</w:t>
            </w:r>
          </w:p>
        </w:tc>
      </w:tr>
      <w:tr w:rsidR="00DB56EB" w:rsidRPr="00AF7AF6" w14:paraId="58EBC309"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1E34D9E" w14:textId="77777777" w:rsidR="00DB56EB" w:rsidRPr="00AF7AF6" w:rsidRDefault="00DB56EB" w:rsidP="00966175">
            <w:pPr>
              <w:rPr>
                <w:sz w:val="18"/>
                <w:szCs w:val="18"/>
                <w:lang w:val="en-GB"/>
              </w:rPr>
            </w:pPr>
            <w:r w:rsidRPr="00AF7AF6">
              <w:rPr>
                <w:sz w:val="18"/>
                <w:szCs w:val="18"/>
                <w:lang w:val="en-GB"/>
              </w:rPr>
              <w:t>Cognitive decline</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82585A1" w14:textId="77777777" w:rsidR="00DB56EB" w:rsidRPr="00AF7AF6" w:rsidRDefault="00DB56EB" w:rsidP="00966175">
            <w:pPr>
              <w:rPr>
                <w:sz w:val="18"/>
                <w:szCs w:val="18"/>
                <w:lang w:val="en-GB"/>
              </w:rPr>
            </w:pPr>
            <w:r w:rsidRPr="00AF7AF6">
              <w:rPr>
                <w:sz w:val="18"/>
                <w:szCs w:val="18"/>
                <w:lang w:val="en-GB"/>
              </w:rPr>
              <w:t>Resveratrol</w:t>
            </w:r>
          </w:p>
        </w:tc>
        <w:tc>
          <w:tcPr>
            <w:tcW w:w="0" w:type="auto"/>
            <w:tcBorders>
              <w:top w:val="single" w:sz="6" w:space="0" w:color="CCCCCC"/>
              <w:left w:val="single" w:sz="6" w:space="0" w:color="CCCCCC"/>
              <w:bottom w:val="single" w:sz="6" w:space="0" w:color="CCCCCC"/>
              <w:right w:val="single" w:sz="6" w:space="0" w:color="CCCCCC"/>
            </w:tcBorders>
          </w:tcPr>
          <w:p w14:paraId="02846C86" w14:textId="6A39E116" w:rsidR="00DB56EB" w:rsidRPr="00AF7AF6" w:rsidRDefault="00DB56EB" w:rsidP="00966175">
            <w:pPr>
              <w:rPr>
                <w:sz w:val="18"/>
                <w:szCs w:val="18"/>
                <w:lang w:val="en-GB"/>
              </w:rPr>
            </w:pPr>
            <w:r w:rsidRPr="00AF7AF6">
              <w:rPr>
                <w:sz w:val="18"/>
                <w:szCs w:val="18"/>
                <w:lang w:val="en-GB"/>
              </w:rPr>
              <w:t xml:space="preserve">Khorshidi, 2021 </w:t>
            </w:r>
            <w:r w:rsidRPr="00AF7AF6">
              <w:rPr>
                <w:sz w:val="18"/>
                <w:szCs w:val="18"/>
                <w:lang w:val="en-GB"/>
              </w:rPr>
              <w:fldChar w:fldCharType="begin"/>
            </w:r>
            <w:r w:rsidR="00DE6AFE" w:rsidRPr="00AF7AF6">
              <w:rPr>
                <w:sz w:val="18"/>
                <w:szCs w:val="18"/>
                <w:lang w:val="en-GB"/>
              </w:rPr>
              <w:instrText xml:space="preserve"> ADDIN EN.CITE &lt;EndNote&gt;&lt;Cite&gt;&lt;Author&gt;Khorshidi&lt;/Author&gt;&lt;Year&gt;2021&lt;/Year&gt;&lt;RecNum&gt;637&lt;/RecNum&gt;&lt;DisplayText&gt;[23]&lt;/DisplayText&gt;&lt;record&gt;&lt;rec-number&gt;637&lt;/rec-number&gt;&lt;foreign-keys&gt;&lt;key app="EN" db-id="fw5stdw25saxvne2wwcvvzdwer2vz0tv9z9z" timestamp="1655706839"&gt;637&lt;/key&gt;&lt;/foreign-keys&gt;&lt;ref-type name="Journal Article"&gt;17&lt;/ref-type&gt;&lt;contributors&gt;&lt;authors&gt;&lt;author&gt;Khorshidi, F.&lt;/author&gt;&lt;author&gt;Poljak, A.&lt;/author&gt;&lt;author&gt;Liu, Y.&lt;/author&gt;&lt;author&gt;Lo, J. W.&lt;/author&gt;&lt;author&gt;Crawford, J. D.&lt;/author&gt;&lt;author&gt;Sachdev, P. S.&lt;/author&gt;&lt;/authors&gt;&lt;/contributors&gt;&lt;titles&gt;&lt;title&gt;Resveratrol: A &amp;quot;miracle&amp;quot; drug in neuropsychiatry or a cognitive enhancer for mice only? A systematic review and meta-analysis&lt;/title&gt;&lt;secondary-title&gt;Ageing Research Reviews&lt;/secondary-title&gt;&lt;short-title&gt;Resveratrol: A &amp;quot;miracle&amp;quot; drug in neuropsychiatry or a cognitive enhancer for mice only? A systematic review and meta-analysis&lt;/short-title&gt;&lt;/titles&gt;&lt;periodical&gt;&lt;full-title&gt;Ageing Research Reviews&lt;/full-title&gt;&lt;/periodical&gt;&lt;pages&gt;101199&lt;/pages&gt;&lt;volume&gt;65&lt;/volume&gt;&lt;keywords&gt;&lt;keyword&gt;Animals&lt;/keyword&gt;&lt;keyword&gt;Cognitive Dysfunction/dt [Drug Therapy]&lt;/keyword&gt;&lt;keyword&gt;*Cognitive Dysfunction&lt;/keyword&gt;&lt;keyword&gt;Mice&lt;/keyword&gt;&lt;keyword&gt;*Neuropsychiatry&lt;/keyword&gt;&lt;keyword&gt;Nootropic Agents/pd [Pharmacology]&lt;/keyword&gt;&lt;keyword&gt;Nootropic Agents/tu [Therapeutic Use]&lt;/keyword&gt;&lt;keyword&gt;*Nootropic Agents&lt;/keyword&gt;&lt;keyword&gt;*Pharmaceutical Preparations&lt;/keyword&gt;&lt;keyword&gt;Resveratrol/pd [Pharmacology]&lt;/keyword&gt;&lt;keyword&gt;0 (Nootropic Agents)&lt;/keyword&gt;&lt;keyword&gt;0 (Pharmaceutical Preparations)&lt;/keyword&gt;&lt;keyword&gt;Q369O8926L (Resveratrol)&lt;/keyword&gt;&lt;/keywords&gt;&lt;dates&gt;&lt;year&gt;2021&lt;/year&gt;&lt;pub-dates&gt;&lt;date&gt;01&lt;/date&gt;&lt;/pub-dates&gt;&lt;/dates&gt;&lt;isbn&gt;1872-9649&lt;/isbn&gt;&lt;accession-num&gt;33303422&lt;/accession-num&gt;&lt;urls&gt;&lt;related-urls&gt;&lt;url&gt;https://ovidsp.ovid.com/ovidweb.cgi?T=JS&amp;amp;CSC=Y&amp;amp;NEWS=N&amp;amp;PAGE=fulltext&amp;amp;D=med18&amp;amp;AN=33303422&lt;/url&gt;&lt;/related-urls&gt;&lt;/urls&gt;&lt;electronic-resource-num&gt;10.1016/j.arr.2020.101199&lt;/electronic-resource-num&gt;&lt;/record&gt;&lt;/Cite&gt;&lt;/EndNote&gt;</w:instrText>
            </w:r>
            <w:r w:rsidRPr="00AF7AF6">
              <w:rPr>
                <w:sz w:val="18"/>
                <w:szCs w:val="18"/>
                <w:lang w:val="en-GB"/>
              </w:rPr>
              <w:fldChar w:fldCharType="separate"/>
            </w:r>
            <w:r w:rsidR="00DE6AFE" w:rsidRPr="00AF7AF6">
              <w:rPr>
                <w:noProof/>
                <w:sz w:val="18"/>
                <w:szCs w:val="18"/>
                <w:lang w:val="en-GB"/>
              </w:rPr>
              <w:t>[23]</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D440DE6" w14:textId="77777777" w:rsidR="00DB56EB" w:rsidRPr="00AF7AF6" w:rsidRDefault="00DB56EB" w:rsidP="00966175">
            <w:pPr>
              <w:rPr>
                <w:sz w:val="18"/>
                <w:szCs w:val="18"/>
                <w:lang w:val="en-GB"/>
              </w:rPr>
            </w:pPr>
            <w:r w:rsidRPr="00AF7AF6">
              <w:rPr>
                <w:sz w:val="18"/>
                <w:szCs w:val="18"/>
                <w:lang w:val="en-GB"/>
              </w:rPr>
              <w:t>3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6D5F365" w14:textId="77777777" w:rsidR="00DB56EB" w:rsidRPr="00AF7AF6" w:rsidRDefault="00DB56EB" w:rsidP="00966175">
            <w:pPr>
              <w:rPr>
                <w:sz w:val="18"/>
                <w:szCs w:val="18"/>
                <w:lang w:val="en-GB"/>
              </w:rPr>
            </w:pPr>
            <w:r w:rsidRPr="00AF7AF6">
              <w:rPr>
                <w:sz w:val="18"/>
                <w:szCs w:val="18"/>
                <w:lang w:val="en-GB"/>
              </w:rPr>
              <w:t>1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8E73511" w14:textId="77777777" w:rsidR="00DB56EB" w:rsidRPr="00AF7AF6" w:rsidRDefault="00DB56EB" w:rsidP="00966175">
            <w:pPr>
              <w:rPr>
                <w:sz w:val="18"/>
                <w:szCs w:val="18"/>
                <w:lang w:val="en-GB"/>
              </w:rPr>
            </w:pPr>
            <w:r w:rsidRPr="00AF7AF6">
              <w:rPr>
                <w:sz w:val="18"/>
                <w:szCs w:val="18"/>
                <w:lang w:val="en-GB"/>
              </w:rPr>
              <w:t>Resveratrol showed beneficial effects on cognition in animal studies but not in human trials. Excessive doses for animals compared to humans (i.e., up to 1g/kg body weight for animals would correspond to 75 g/kg body weight for humans).</w:t>
            </w:r>
          </w:p>
        </w:tc>
      </w:tr>
      <w:tr w:rsidR="00DB56EB" w:rsidRPr="00AF7AF6" w14:paraId="2B1C8E13"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7A625D4" w14:textId="77777777" w:rsidR="00DB56EB" w:rsidRPr="00AF7AF6" w:rsidRDefault="00DB56EB" w:rsidP="00966175">
            <w:pPr>
              <w:rPr>
                <w:sz w:val="18"/>
                <w:szCs w:val="18"/>
                <w:lang w:val="en-GB"/>
              </w:rPr>
            </w:pPr>
            <w:r w:rsidRPr="00AF7AF6">
              <w:rPr>
                <w:sz w:val="18"/>
                <w:szCs w:val="18"/>
                <w:lang w:val="en-GB"/>
              </w:rPr>
              <w:t>Dementi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C0635FE" w14:textId="77777777" w:rsidR="00DB56EB" w:rsidRPr="00AF7AF6" w:rsidRDefault="00DB56EB" w:rsidP="00966175">
            <w:pPr>
              <w:rPr>
                <w:sz w:val="18"/>
                <w:szCs w:val="18"/>
                <w:lang w:val="en-GB"/>
              </w:rPr>
            </w:pPr>
            <w:proofErr w:type="spellStart"/>
            <w:r w:rsidRPr="00AF7AF6">
              <w:rPr>
                <w:sz w:val="18"/>
                <w:szCs w:val="18"/>
                <w:lang w:val="en-GB"/>
              </w:rPr>
              <w:t>Proteostasis</w:t>
            </w:r>
            <w:proofErr w:type="spellEnd"/>
            <w:r w:rsidRPr="00AF7AF6">
              <w:rPr>
                <w:sz w:val="18"/>
                <w:szCs w:val="18"/>
                <w:lang w:val="en-GB"/>
              </w:rPr>
              <w:t xml:space="preserve"> modulators</w:t>
            </w:r>
          </w:p>
        </w:tc>
        <w:tc>
          <w:tcPr>
            <w:tcW w:w="0" w:type="auto"/>
            <w:tcBorders>
              <w:top w:val="single" w:sz="6" w:space="0" w:color="CCCCCC"/>
              <w:left w:val="single" w:sz="6" w:space="0" w:color="CCCCCC"/>
              <w:bottom w:val="single" w:sz="6" w:space="0" w:color="CCCCCC"/>
              <w:right w:val="single" w:sz="6" w:space="0" w:color="CCCCCC"/>
            </w:tcBorders>
          </w:tcPr>
          <w:p w14:paraId="45523467" w14:textId="13C65DAB" w:rsidR="00DB56EB" w:rsidRPr="00AF7AF6" w:rsidRDefault="00DB56EB" w:rsidP="00966175">
            <w:pPr>
              <w:rPr>
                <w:sz w:val="18"/>
                <w:szCs w:val="18"/>
                <w:lang w:val="en-GB"/>
              </w:rPr>
            </w:pPr>
            <w:r w:rsidRPr="00AF7AF6">
              <w:rPr>
                <w:sz w:val="18"/>
                <w:szCs w:val="18"/>
                <w:lang w:val="en-GB"/>
              </w:rPr>
              <w:t xml:space="preserve">Heard, 2018 </w:t>
            </w:r>
            <w:r w:rsidRPr="00AF7AF6">
              <w:rPr>
                <w:sz w:val="18"/>
                <w:szCs w:val="18"/>
                <w:lang w:val="en-GB"/>
              </w:rPr>
              <w:fldChar w:fldCharType="begin"/>
            </w:r>
            <w:r w:rsidR="00DE6AFE" w:rsidRPr="00AF7AF6">
              <w:rPr>
                <w:sz w:val="18"/>
                <w:szCs w:val="18"/>
                <w:lang w:val="en-GB"/>
              </w:rPr>
              <w:instrText xml:space="preserve"> ADDIN EN.CITE &lt;EndNote&gt;&lt;Cite&gt;&lt;Author&gt;Heard&lt;/Author&gt;&lt;Year&gt;2018&lt;/Year&gt;&lt;RecNum&gt;923&lt;/RecNum&gt;&lt;DisplayText&gt;[24]&lt;/DisplayText&gt;&lt;record&gt;&lt;rec-number&gt;923&lt;/rec-number&gt;&lt;foreign-keys&gt;&lt;key app="EN" db-id="fw5stdw25saxvne2wwcvvzdwer2vz0tv9z9z" timestamp="1655706839"&gt;923&lt;/key&gt;&lt;/foreign-keys&gt;&lt;ref-type name="Journal Article"&gt;17&lt;/ref-type&gt;&lt;contributors&gt;&lt;authors&gt;&lt;author&gt;Heard, D. S.&lt;/author&gt;&lt;author&gt;Tuttle, C. S. L.&lt;/author&gt;&lt;author&gt;Lautenschlager, N. T.&lt;/author&gt;&lt;author&gt;Maier, A. B.&lt;/author&gt;&lt;/authors&gt;&lt;/contributors&gt;&lt;titles&gt;&lt;title&gt;Repurposing Proteostasis-Modifying Drugs to Prevent or Treat Age-Related Dementia: A Systematic Review&lt;/title&gt;&lt;secondary-title&gt;Frontiers in Physiology&lt;/secondary-title&gt;&lt;short-title&gt;Repurposing Proteostasis-Modifying Drugs to Prevent or Treat Age-Related Dementia: A Systematic Review&lt;/short-title&gt;&lt;/titles&gt;&lt;periodical&gt;&lt;full-title&gt;Frontiers in Physiology&lt;/full-title&gt;&lt;/periodical&gt;&lt;pages&gt;1520&lt;/pages&gt;&lt;volume&gt;9&lt;/volume&gt;&lt;dates&gt;&lt;year&gt;2018&lt;/year&gt;&lt;/dates&gt;&lt;isbn&gt;1664-042X&lt;/isbn&gt;&lt;accession-num&gt;30425653&lt;/accession-num&gt;&lt;urls&gt;&lt;related-urls&gt;&lt;url&gt;https://ovidsp.ovid.com/ovidweb.cgi?T=JS&amp;amp;CSC=Y&amp;amp;NEWS=N&amp;amp;PAGE=fulltext&amp;amp;D=pmnm4&amp;amp;AN=30425653&lt;/url&gt;&lt;/related-urls&gt;&lt;/urls&gt;&lt;electronic-resource-num&gt;10.3389/fphys.2018.01520&lt;/electronic-resource-num&gt;&lt;/record&gt;&lt;/Cite&gt;&lt;/EndNote&gt;</w:instrText>
            </w:r>
            <w:r w:rsidRPr="00AF7AF6">
              <w:rPr>
                <w:sz w:val="18"/>
                <w:szCs w:val="18"/>
                <w:lang w:val="en-GB"/>
              </w:rPr>
              <w:fldChar w:fldCharType="separate"/>
            </w:r>
            <w:r w:rsidR="00DE6AFE" w:rsidRPr="00AF7AF6">
              <w:rPr>
                <w:noProof/>
                <w:sz w:val="18"/>
                <w:szCs w:val="18"/>
                <w:lang w:val="en-GB"/>
              </w:rPr>
              <w:t>[24]</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DB1393E" w14:textId="77777777" w:rsidR="00DB56EB" w:rsidRPr="00AF7AF6" w:rsidRDefault="00DB56EB" w:rsidP="00966175">
            <w:pPr>
              <w:rPr>
                <w:sz w:val="18"/>
                <w:szCs w:val="18"/>
                <w:lang w:val="en-GB"/>
              </w:rPr>
            </w:pPr>
            <w:r w:rsidRPr="00AF7AF6">
              <w:rPr>
                <w:sz w:val="18"/>
                <w:szCs w:val="18"/>
                <w:lang w:val="en-GB"/>
              </w:rPr>
              <w:t>3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2EDF9F6" w14:textId="77777777" w:rsidR="00DB56EB" w:rsidRPr="00AF7AF6" w:rsidRDefault="00DB56EB" w:rsidP="00966175">
            <w:pPr>
              <w:rPr>
                <w:sz w:val="18"/>
                <w:szCs w:val="18"/>
                <w:lang w:val="en-GB"/>
              </w:rPr>
            </w:pPr>
            <w:r w:rsidRPr="00AF7AF6">
              <w:rPr>
                <w:sz w:val="18"/>
                <w:szCs w:val="18"/>
                <w:lang w:val="en-GB"/>
              </w:rPr>
              <w:t>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E9AFE59" w14:textId="77777777" w:rsidR="00DB56EB" w:rsidRPr="00AF7AF6" w:rsidRDefault="00DB56EB" w:rsidP="00966175">
            <w:pPr>
              <w:rPr>
                <w:sz w:val="18"/>
                <w:szCs w:val="18"/>
                <w:lang w:val="en-GB"/>
              </w:rPr>
            </w:pPr>
            <w:proofErr w:type="spellStart"/>
            <w:r w:rsidRPr="00AF7AF6">
              <w:rPr>
                <w:sz w:val="18"/>
                <w:szCs w:val="18"/>
                <w:lang w:val="en-GB"/>
              </w:rPr>
              <w:t>Proteostasis</w:t>
            </w:r>
            <w:proofErr w:type="spellEnd"/>
            <w:r w:rsidRPr="00AF7AF6">
              <w:rPr>
                <w:sz w:val="18"/>
                <w:szCs w:val="18"/>
                <w:lang w:val="en-GB"/>
              </w:rPr>
              <w:t xml:space="preserve"> inhibitors show beneficial effects on cognition in both animals and humans.</w:t>
            </w:r>
          </w:p>
        </w:tc>
      </w:tr>
      <w:tr w:rsidR="00DB56EB" w:rsidRPr="00AF7AF6" w14:paraId="47AB398E"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1833E68" w14:textId="77777777" w:rsidR="00DB56EB" w:rsidRPr="00AF7AF6" w:rsidRDefault="00DB56EB" w:rsidP="00966175">
            <w:pPr>
              <w:rPr>
                <w:sz w:val="18"/>
                <w:szCs w:val="18"/>
                <w:lang w:val="en-GB"/>
              </w:rPr>
            </w:pPr>
            <w:r w:rsidRPr="00AF7AF6">
              <w:rPr>
                <w:sz w:val="18"/>
                <w:szCs w:val="18"/>
                <w:lang w:val="en-GB"/>
              </w:rPr>
              <w:t>Dementi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2FDC48B" w14:textId="77777777" w:rsidR="00DB56EB" w:rsidRPr="00AF7AF6" w:rsidRDefault="00DB56EB" w:rsidP="00966175">
            <w:pPr>
              <w:rPr>
                <w:sz w:val="18"/>
                <w:szCs w:val="18"/>
                <w:lang w:val="en-GB"/>
              </w:rPr>
            </w:pPr>
            <w:r w:rsidRPr="00AF7AF6">
              <w:rPr>
                <w:sz w:val="18"/>
                <w:szCs w:val="18"/>
                <w:lang w:val="en-GB"/>
              </w:rPr>
              <w:t>Metformin</w:t>
            </w:r>
          </w:p>
        </w:tc>
        <w:tc>
          <w:tcPr>
            <w:tcW w:w="0" w:type="auto"/>
            <w:tcBorders>
              <w:top w:val="single" w:sz="6" w:space="0" w:color="CCCCCC"/>
              <w:left w:val="single" w:sz="6" w:space="0" w:color="CCCCCC"/>
              <w:bottom w:val="single" w:sz="6" w:space="0" w:color="CCCCCC"/>
              <w:right w:val="single" w:sz="6" w:space="0" w:color="CCCCCC"/>
            </w:tcBorders>
          </w:tcPr>
          <w:p w14:paraId="7C69DB24" w14:textId="32476B99" w:rsidR="00DB56EB" w:rsidRPr="00AF7AF6" w:rsidRDefault="00DB56EB" w:rsidP="00966175">
            <w:pPr>
              <w:rPr>
                <w:sz w:val="18"/>
                <w:szCs w:val="18"/>
                <w:lang w:val="en-GB"/>
              </w:rPr>
            </w:pPr>
            <w:proofErr w:type="spellStart"/>
            <w:r w:rsidRPr="00AF7AF6">
              <w:rPr>
                <w:sz w:val="18"/>
                <w:szCs w:val="18"/>
                <w:lang w:val="en-GB"/>
              </w:rPr>
              <w:t>Kioussis</w:t>
            </w:r>
            <w:proofErr w:type="spellEnd"/>
            <w:r w:rsidRPr="00AF7AF6">
              <w:rPr>
                <w:sz w:val="18"/>
                <w:szCs w:val="18"/>
                <w:lang w:val="en-GB"/>
              </w:rPr>
              <w:t xml:space="preserve">, 2021 </w:t>
            </w:r>
            <w:r w:rsidRPr="00AF7AF6">
              <w:rPr>
                <w:sz w:val="18"/>
                <w:szCs w:val="18"/>
                <w:lang w:val="en-GB"/>
              </w:rPr>
              <w:fldChar w:fldCharType="begin"/>
            </w:r>
            <w:r w:rsidR="00DE6AFE" w:rsidRPr="00AF7AF6">
              <w:rPr>
                <w:sz w:val="18"/>
                <w:szCs w:val="18"/>
                <w:lang w:val="en-GB"/>
              </w:rPr>
              <w:instrText xml:space="preserve"> ADDIN EN.CITE &lt;EndNote&gt;&lt;Cite&gt;&lt;Author&gt;Kioussis&lt;/Author&gt;&lt;Year&gt;2021&lt;/Year&gt;&lt;RecNum&gt;636&lt;/RecNum&gt;&lt;DisplayText&gt;[25]&lt;/DisplayText&gt;&lt;record&gt;&lt;rec-number&gt;636&lt;/rec-number&gt;&lt;foreign-keys&gt;&lt;key app="EN" db-id="fw5stdw25saxvne2wwcvvzdwer2vz0tv9z9z" timestamp="1655706839"&gt;636&lt;/key&gt;&lt;/foreign-keys&gt;&lt;ref-type name="Journal Article"&gt;17&lt;/ref-type&gt;&lt;contributors&gt;&lt;authors&gt;&lt;author&gt;Kioussis, B.&lt;/author&gt;&lt;author&gt;Tuttle, C. S. L.&lt;/author&gt;&lt;author&gt;Heard, D. S.&lt;/author&gt;&lt;author&gt;Kennedy, B. K.&lt;/author&gt;&lt;author&gt;Lautenschlager, N. T.&lt;/author&gt;&lt;author&gt;Maier, A. B.&lt;/author&gt;&lt;/authors&gt;&lt;/contributors&gt;&lt;titles&gt;&lt;title&gt;Targeting impaired nutrient sensing with repurposed therapeutics to prevent or treat age-related cognitive decline and dementia: A systematic review&lt;/title&gt;&lt;secondary-title&gt;Ageing Research Reviews&lt;/secondary-title&gt;&lt;short-title&gt;Targeting impaired nutrient sensing with repurposed therapeutics to prevent or treat age-related cognitive decline and dementia: A systematic review&lt;/short-title&gt;&lt;/titles&gt;&lt;periodical&gt;&lt;full-title&gt;Ageing Research Reviews&lt;/full-title&gt;&lt;/periodical&gt;&lt;pages&gt;101302&lt;/pages&gt;&lt;volume&gt;67&lt;/volume&gt;&lt;keywords&gt;&lt;keyword&gt;Aged&lt;/keyword&gt;&lt;keyword&gt;*Alzheimer Disease&lt;/keyword&gt;&lt;keyword&gt;Cognitive Dysfunction/dt [Drug Therapy]&lt;/keyword&gt;&lt;keyword&gt;*Cognitive Dysfunction&lt;/keyword&gt;&lt;keyword&gt;*Dementia&lt;/keyword&gt;&lt;keyword&gt;Disease Progression&lt;/keyword&gt;&lt;keyword&gt;Humans&lt;/keyword&gt;&lt;keyword&gt;Nutrients&lt;/keyword&gt;&lt;/keywords&gt;&lt;dates&gt;&lt;year&gt;2021&lt;/year&gt;&lt;pub-dates&gt;&lt;date&gt;05&lt;/date&gt;&lt;/pub-dates&gt;&lt;/dates&gt;&lt;isbn&gt;1872-9649&lt;/isbn&gt;&lt;accession-num&gt;33609776&lt;/accession-num&gt;&lt;urls&gt;&lt;related-urls&gt;&lt;url&gt;https://ovidsp.ovid.com/ovidweb.cgi?T=JS&amp;amp;CSC=Y&amp;amp;NEWS=N&amp;amp;PAGE=fulltext&amp;amp;D=med19&amp;amp;AN=33609776&lt;/url&gt;&lt;/related-urls&gt;&lt;/urls&gt;&lt;electronic-resource-num&gt;10.1016/j.arr.2021.101302&lt;/electronic-resource-num&gt;&lt;/record&gt;&lt;/Cite&gt;&lt;/EndNote&gt;</w:instrText>
            </w:r>
            <w:r w:rsidRPr="00AF7AF6">
              <w:rPr>
                <w:sz w:val="18"/>
                <w:szCs w:val="18"/>
                <w:lang w:val="en-GB"/>
              </w:rPr>
              <w:fldChar w:fldCharType="separate"/>
            </w:r>
            <w:r w:rsidR="00DE6AFE" w:rsidRPr="00AF7AF6">
              <w:rPr>
                <w:noProof/>
                <w:sz w:val="18"/>
                <w:szCs w:val="18"/>
                <w:lang w:val="en-GB"/>
              </w:rPr>
              <w:t>[25]</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408E6D6" w14:textId="77777777" w:rsidR="00DB56EB" w:rsidRPr="00AF7AF6" w:rsidRDefault="00DB56EB" w:rsidP="00966175">
            <w:pPr>
              <w:rPr>
                <w:sz w:val="18"/>
                <w:szCs w:val="18"/>
                <w:lang w:val="en-GB"/>
              </w:rPr>
            </w:pPr>
            <w:r w:rsidRPr="00AF7AF6">
              <w:rPr>
                <w:sz w:val="18"/>
                <w:szCs w:val="18"/>
                <w:lang w:val="en-GB"/>
              </w:rPr>
              <w:t>9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48C4714" w14:textId="77777777" w:rsidR="00DB56EB" w:rsidRPr="00AF7AF6" w:rsidRDefault="00DB56EB" w:rsidP="00966175">
            <w:pPr>
              <w:rPr>
                <w:sz w:val="18"/>
                <w:szCs w:val="18"/>
                <w:lang w:val="en-GB"/>
              </w:rPr>
            </w:pPr>
            <w:r w:rsidRPr="00AF7AF6">
              <w:rPr>
                <w:sz w:val="18"/>
                <w:szCs w:val="18"/>
                <w:lang w:val="en-GB"/>
              </w:rPr>
              <w:t>2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48FB1F7" w14:textId="77777777" w:rsidR="00DB56EB" w:rsidRPr="00AF7AF6" w:rsidRDefault="00DB56EB" w:rsidP="00966175">
            <w:pPr>
              <w:rPr>
                <w:sz w:val="18"/>
                <w:szCs w:val="18"/>
                <w:lang w:val="en-GB"/>
              </w:rPr>
            </w:pPr>
            <w:r w:rsidRPr="00AF7AF6">
              <w:rPr>
                <w:sz w:val="18"/>
                <w:szCs w:val="18"/>
                <w:lang w:val="en-GB"/>
              </w:rPr>
              <w:t>Metformin with modest cognitive benefits in animal models of dementia, but no such effects in humans.</w:t>
            </w:r>
          </w:p>
        </w:tc>
      </w:tr>
      <w:tr w:rsidR="00DB56EB" w:rsidRPr="00AF7AF6" w14:paraId="57747208"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ECBDAED" w14:textId="77777777" w:rsidR="00DB56EB" w:rsidRPr="00AF7AF6" w:rsidRDefault="00DB56EB" w:rsidP="00966175">
            <w:pPr>
              <w:rPr>
                <w:sz w:val="18"/>
                <w:szCs w:val="18"/>
                <w:lang w:val="en-GB"/>
              </w:rPr>
            </w:pPr>
            <w:r w:rsidRPr="00AF7AF6">
              <w:rPr>
                <w:sz w:val="18"/>
                <w:szCs w:val="18"/>
                <w:lang w:val="en-GB"/>
              </w:rPr>
              <w:t>Epileps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D9A5D83" w14:textId="77777777" w:rsidR="00DB56EB" w:rsidRPr="00AF7AF6" w:rsidRDefault="00DB56EB" w:rsidP="00966175">
            <w:pPr>
              <w:rPr>
                <w:sz w:val="18"/>
                <w:szCs w:val="18"/>
                <w:lang w:val="en-GB"/>
              </w:rPr>
            </w:pPr>
            <w:r w:rsidRPr="00AF7AF6">
              <w:rPr>
                <w:sz w:val="18"/>
                <w:szCs w:val="18"/>
                <w:lang w:val="en-GB"/>
              </w:rPr>
              <w:t>Branched-chain amino acids</w:t>
            </w:r>
          </w:p>
        </w:tc>
        <w:tc>
          <w:tcPr>
            <w:tcW w:w="0" w:type="auto"/>
            <w:tcBorders>
              <w:top w:val="single" w:sz="6" w:space="0" w:color="CCCCCC"/>
              <w:left w:val="single" w:sz="6" w:space="0" w:color="CCCCCC"/>
              <w:bottom w:val="single" w:sz="6" w:space="0" w:color="CCCCCC"/>
              <w:right w:val="single" w:sz="6" w:space="0" w:color="CCCCCC"/>
            </w:tcBorders>
          </w:tcPr>
          <w:p w14:paraId="660232E5" w14:textId="0B45770F" w:rsidR="00DB56EB" w:rsidRPr="00AF7AF6" w:rsidRDefault="00DB56EB" w:rsidP="00966175">
            <w:pPr>
              <w:rPr>
                <w:sz w:val="18"/>
                <w:szCs w:val="18"/>
                <w:lang w:val="en-GB"/>
              </w:rPr>
            </w:pPr>
            <w:r w:rsidRPr="00AF7AF6">
              <w:rPr>
                <w:sz w:val="18"/>
                <w:szCs w:val="18"/>
                <w:lang w:val="en-GB"/>
              </w:rPr>
              <w:t xml:space="preserve">Gruenbaum, 2019 </w:t>
            </w:r>
            <w:r w:rsidRPr="00AF7AF6">
              <w:rPr>
                <w:sz w:val="18"/>
                <w:szCs w:val="18"/>
                <w:lang w:val="en-GB"/>
              </w:rPr>
              <w:fldChar w:fldCharType="begin"/>
            </w:r>
            <w:r w:rsidR="00DE6AFE" w:rsidRPr="00AF7AF6">
              <w:rPr>
                <w:sz w:val="18"/>
                <w:szCs w:val="18"/>
                <w:lang w:val="en-GB"/>
              </w:rPr>
              <w:instrText xml:space="preserve"> ADDIN EN.CITE &lt;EndNote&gt;&lt;Cite&gt;&lt;Author&gt;Gruenbaum&lt;/Author&gt;&lt;Year&gt;2019&lt;/Year&gt;&lt;RecNum&gt;1240&lt;/RecNum&gt;&lt;DisplayText&gt;[26]&lt;/DisplayText&gt;&lt;record&gt;&lt;rec-number&gt;1240&lt;/rec-number&gt;&lt;foreign-keys&gt;&lt;key app="EN" db-id="fw5stdw25saxvne2wwcvvzdwer2vz0tv9z9z" timestamp="1655706840"&gt;1240&lt;/key&gt;&lt;/foreign-keys&gt;&lt;ref-type name="Journal Article"&gt;17&lt;/ref-type&gt;&lt;contributors&gt;&lt;authors&gt;&lt;author&gt;Gruenbaum, S. E.&lt;/author&gt;&lt;author&gt;Chen, E. C.&lt;/author&gt;&lt;author&gt;Sandhu, M. R. S.&lt;/author&gt;&lt;author&gt;Deshpande, K.&lt;/author&gt;&lt;author&gt;Dhaher, R.&lt;/author&gt;&lt;author&gt;Hersey, D.&lt;/author&gt;&lt;author&gt;Eid, T.&lt;/author&gt;&lt;/authors&gt;&lt;/contributors&gt;&lt;titles&gt;&lt;title&gt;Branched-Chain Amino Acids and Seizures: A Systematic Review of the Literature&lt;/title&gt;&lt;secondary-title&gt;CNS Drugs&lt;/secondary-title&gt;&lt;short-title&gt;Branched-Chain Amino Acids and Seizures: A Systematic Review of the Literature&lt;/short-title&gt;&lt;/titles&gt;&lt;periodical&gt;&lt;full-title&gt;Cns Drugs&lt;/full-title&gt;&lt;abbr-1&gt;CNS Drugs&lt;/abbr-1&gt;&lt;/periodical&gt;&lt;pages&gt;755-770&lt;/pages&gt;&lt;volume&gt;33&lt;/volume&gt;&lt;number&gt;8&lt;/number&gt;&lt;keywords&gt;&lt;keyword&gt;*Amino Acids, Branched-Chain/pd [Pharmacology]&lt;/keyword&gt;&lt;keyword&gt;*Amino Acids, Branched-Chain/tu [Therapeutic Use]&lt;/keyword&gt;&lt;keyword&gt;Animals&lt;/keyword&gt;&lt;keyword&gt;*Anticonvulsants/pd [Pharmacology]&lt;/keyword&gt;&lt;keyword&gt;*Anticonvulsants/tu [Therapeutic Use]&lt;/keyword&gt;&lt;keyword&gt;Humans&lt;/keyword&gt;&lt;keyword&gt;*Seizures/dt [Drug Therapy]&lt;/keyword&gt;&lt;keyword&gt;0 (Amino Acids, Branched-Chain)&lt;/keyword&gt;&lt;keyword&gt;0 (Anticonvulsants)&lt;/keyword&gt;&lt;/keywords&gt;&lt;dates&gt;&lt;year&gt;2019&lt;/year&gt;&lt;pub-dates&gt;&lt;date&gt;08&lt;/date&gt;&lt;/pub-dates&gt;&lt;/dates&gt;&lt;isbn&gt;1179-1934&lt;/isbn&gt;&lt;accession-num&gt;31313139&lt;/accession-num&gt;&lt;urls&gt;&lt;related-urls&gt;&lt;url&gt;https://ovidsp.ovid.com/ovidweb.cgi?T=JS&amp;amp;CSC=Y&amp;amp;NEWS=N&amp;amp;PAGE=fulltext&amp;amp;D=med16&amp;amp;AN=31313139&lt;/url&gt;&lt;/related-urls&gt;&lt;/urls&gt;&lt;electronic-resource-num&gt;10.1007/s40263-019-00650-2&lt;/electronic-resource-num&gt;&lt;/record&gt;&lt;/Cite&gt;&lt;/EndNote&gt;</w:instrText>
            </w:r>
            <w:r w:rsidRPr="00AF7AF6">
              <w:rPr>
                <w:sz w:val="18"/>
                <w:szCs w:val="18"/>
                <w:lang w:val="en-GB"/>
              </w:rPr>
              <w:fldChar w:fldCharType="separate"/>
            </w:r>
            <w:r w:rsidR="00DE6AFE" w:rsidRPr="00AF7AF6">
              <w:rPr>
                <w:noProof/>
                <w:sz w:val="18"/>
                <w:szCs w:val="18"/>
                <w:lang w:val="en-GB"/>
              </w:rPr>
              <w:t>[26]</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7D675FE4" w14:textId="77777777" w:rsidR="00DB56EB" w:rsidRPr="00AF7AF6" w:rsidRDefault="00DB56EB" w:rsidP="00966175">
            <w:pPr>
              <w:rPr>
                <w:sz w:val="18"/>
                <w:szCs w:val="18"/>
                <w:lang w:val="en-GB"/>
              </w:rPr>
            </w:pPr>
            <w:r w:rsidRPr="00AF7AF6">
              <w:rPr>
                <w:sz w:val="18"/>
                <w:szCs w:val="18"/>
                <w:lang w:val="en-GB"/>
              </w:rPr>
              <w:t>1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1D6B2D4" w14:textId="77777777" w:rsidR="00DB56EB" w:rsidRPr="00AF7AF6" w:rsidRDefault="00DB56EB" w:rsidP="00966175">
            <w:pPr>
              <w:rPr>
                <w:sz w:val="18"/>
                <w:szCs w:val="18"/>
                <w:lang w:val="en-GB"/>
              </w:rPr>
            </w:pPr>
            <w:r w:rsidRPr="00AF7AF6">
              <w:rPr>
                <w:sz w:val="18"/>
                <w:szCs w:val="18"/>
                <w:lang w:val="en-GB"/>
              </w:rPr>
              <w:t>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4973261" w14:textId="77777777" w:rsidR="00DB56EB" w:rsidRPr="00AF7AF6" w:rsidRDefault="00DB56EB" w:rsidP="00966175">
            <w:pPr>
              <w:rPr>
                <w:sz w:val="18"/>
                <w:szCs w:val="18"/>
                <w:lang w:val="en-GB"/>
              </w:rPr>
            </w:pPr>
            <w:r w:rsidRPr="00AF7AF6">
              <w:rPr>
                <w:sz w:val="18"/>
                <w:szCs w:val="18"/>
                <w:lang w:val="en-GB"/>
              </w:rPr>
              <w:t>Branched-chain amino acids with anticonvulsant effect in animals and humans (only 1 study).</w:t>
            </w:r>
          </w:p>
        </w:tc>
      </w:tr>
      <w:tr w:rsidR="00DB56EB" w:rsidRPr="00AF7AF6" w14:paraId="7CD08239"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9476FA1" w14:textId="77777777" w:rsidR="00DB56EB" w:rsidRPr="00AF7AF6" w:rsidRDefault="00DB56EB" w:rsidP="00966175">
            <w:pPr>
              <w:rPr>
                <w:sz w:val="18"/>
                <w:szCs w:val="18"/>
                <w:lang w:val="en-GB"/>
              </w:rPr>
            </w:pPr>
            <w:r w:rsidRPr="00AF7AF6">
              <w:rPr>
                <w:sz w:val="18"/>
                <w:szCs w:val="18"/>
                <w:lang w:val="en-GB"/>
              </w:rPr>
              <w:t>Epileps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4923B58" w14:textId="77777777" w:rsidR="00DB56EB" w:rsidRPr="00AF7AF6" w:rsidRDefault="00DB56EB" w:rsidP="00966175">
            <w:pPr>
              <w:rPr>
                <w:sz w:val="18"/>
                <w:szCs w:val="18"/>
                <w:lang w:val="en-GB"/>
              </w:rPr>
            </w:pPr>
            <w:r w:rsidRPr="00AF7AF6">
              <w:rPr>
                <w:sz w:val="18"/>
                <w:szCs w:val="18"/>
                <w:lang w:val="en-GB"/>
              </w:rPr>
              <w:t>Mesenchymal stem cells</w:t>
            </w:r>
          </w:p>
        </w:tc>
        <w:tc>
          <w:tcPr>
            <w:tcW w:w="0" w:type="auto"/>
            <w:tcBorders>
              <w:top w:val="single" w:sz="6" w:space="0" w:color="CCCCCC"/>
              <w:left w:val="single" w:sz="6" w:space="0" w:color="CCCCCC"/>
              <w:bottom w:val="single" w:sz="6" w:space="0" w:color="CCCCCC"/>
              <w:right w:val="single" w:sz="6" w:space="0" w:color="CCCCCC"/>
            </w:tcBorders>
          </w:tcPr>
          <w:p w14:paraId="68FB8039" w14:textId="492CD26D" w:rsidR="00DB56EB" w:rsidRPr="00AF7AF6" w:rsidRDefault="00DB56EB" w:rsidP="00966175">
            <w:pPr>
              <w:rPr>
                <w:sz w:val="18"/>
                <w:szCs w:val="18"/>
                <w:lang w:val="en-GB"/>
              </w:rPr>
            </w:pPr>
            <w:r w:rsidRPr="00AF7AF6">
              <w:rPr>
                <w:sz w:val="18"/>
                <w:szCs w:val="18"/>
                <w:lang w:val="en-GB"/>
              </w:rPr>
              <w:t xml:space="preserve">Ramos, 2022 </w:t>
            </w:r>
            <w:r w:rsidRPr="00AF7AF6">
              <w:rPr>
                <w:sz w:val="18"/>
                <w:szCs w:val="18"/>
                <w:lang w:val="en-GB"/>
              </w:rPr>
              <w:fldChar w:fldCharType="begin"/>
            </w:r>
            <w:r w:rsidR="00DE6AFE" w:rsidRPr="00AF7AF6">
              <w:rPr>
                <w:sz w:val="18"/>
                <w:szCs w:val="18"/>
                <w:lang w:val="en-GB"/>
              </w:rPr>
              <w:instrText xml:space="preserve"> ADDIN EN.CITE &lt;EndNote&gt;&lt;Cite&gt;&lt;Author&gt;Ramos-Fresnedo&lt;/Author&gt;&lt;Year&gt;2022&lt;/Year&gt;&lt;RecNum&gt;2535&lt;/RecNum&gt;&lt;DisplayText&gt;[27]&lt;/DisplayText&gt;&lt;record&gt;&lt;rec-number&gt;2535&lt;/rec-number&gt;&lt;foreign-keys&gt;&lt;key app="EN" db-id="fw5stdw25saxvne2wwcvvzdwer2vz0tv9z9z" timestamp="1655706841"&gt;2535&lt;/key&gt;&lt;/foreign-keys&gt;&lt;ref-type name="Journal Article"&gt;17&lt;/ref-type&gt;&lt;contributors&gt;&lt;authors&gt;&lt;author&gt;Ramos-Fresnedo, A.&lt;/author&gt;&lt;author&gt;Perez-Vega, C.&lt;/author&gt;&lt;author&gt;Domingo, R. A.&lt;/author&gt;&lt;author&gt;Lee, S. J.&lt;/author&gt;&lt;author&gt;Perkerson, R. B.&lt;/author&gt;&lt;author&gt;Zubair, A. C.&lt;/author&gt;&lt;author&gt;Takahisa, K.&lt;/author&gt;&lt;author&gt;Tatum, W.&lt;/author&gt;&lt;author&gt;Quinones-Hinojosa, A.&lt;/author&gt;&lt;author&gt;Middlebrooks, E. H.&lt;/author&gt;&lt;author&gt;Grewal, S. S.&lt;/author&gt;&lt;/authors&gt;&lt;/contributors&gt;&lt;titles&gt;&lt;title&gt;Mesenchymal stem cell therapy for focal epilepsy: A systematic review of preclinical models and clinical studies&lt;/title&gt;&lt;secondary-title&gt;Epilepsia&lt;/secondary-title&gt;&lt;short-title&gt;Mesenchymal stem cell therapy for focal epilepsy: A systematic review of preclinical models and clinical studies&lt;/short-title&gt;&lt;/titles&gt;&lt;periodical&gt;&lt;full-title&gt;Epilepsia&lt;/full-title&gt;&lt;/periodical&gt;&lt;pages&gt;22&lt;/pages&gt;&lt;volume&gt;22&lt;/volume&gt;&lt;dates&gt;&lt;year&gt;2022&lt;/year&gt;&lt;pub-dates&gt;&lt;date&gt;Apr 22&lt;/date&gt;&lt;/pub-dates&gt;&lt;/dates&gt;&lt;isbn&gt;1528-1167&lt;/isbn&gt;&lt;accession-num&gt;35451066&lt;/accession-num&gt;&lt;urls&gt;&lt;related-urls&gt;&lt;url&gt;https://ovidsp.ovid.com/ovidweb.cgi?T=JS&amp;amp;CSC=Y&amp;amp;NEWS=N&amp;amp;PAGE=fulltext&amp;amp;D=medp&amp;amp;AN=35451066&lt;/url&gt;&lt;/related-urls&gt;&lt;/urls&gt;&lt;electronic-resource-num&gt;10.1111/epi.17266&lt;/electronic-resource-num&gt;&lt;/record&gt;&lt;/Cite&gt;&lt;/EndNote&gt;</w:instrText>
            </w:r>
            <w:r w:rsidRPr="00AF7AF6">
              <w:rPr>
                <w:sz w:val="18"/>
                <w:szCs w:val="18"/>
                <w:lang w:val="en-GB"/>
              </w:rPr>
              <w:fldChar w:fldCharType="separate"/>
            </w:r>
            <w:r w:rsidR="00DE6AFE" w:rsidRPr="00AF7AF6">
              <w:rPr>
                <w:noProof/>
                <w:sz w:val="18"/>
                <w:szCs w:val="18"/>
                <w:lang w:val="en-GB"/>
              </w:rPr>
              <w:t>[27]</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3730212" w14:textId="77777777" w:rsidR="00DB56EB" w:rsidRPr="00AF7AF6" w:rsidRDefault="00DB56EB" w:rsidP="00966175">
            <w:pPr>
              <w:rPr>
                <w:sz w:val="18"/>
                <w:szCs w:val="18"/>
                <w:lang w:val="en-GB"/>
              </w:rPr>
            </w:pPr>
            <w:r w:rsidRPr="00AF7AF6">
              <w:rPr>
                <w:sz w:val="18"/>
                <w:szCs w:val="18"/>
                <w:lang w:val="en-GB"/>
              </w:rPr>
              <w:t>1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E232D94" w14:textId="77777777" w:rsidR="00DB56EB" w:rsidRPr="00AF7AF6" w:rsidRDefault="00DB56EB" w:rsidP="00966175">
            <w:pPr>
              <w:rPr>
                <w:sz w:val="18"/>
                <w:szCs w:val="18"/>
                <w:lang w:val="en-GB"/>
              </w:rPr>
            </w:pPr>
            <w:r w:rsidRPr="00AF7AF6">
              <w:rPr>
                <w:sz w:val="18"/>
                <w:szCs w:val="18"/>
                <w:lang w:val="en-GB"/>
              </w:rPr>
              <w:t>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69853B7" w14:textId="77777777" w:rsidR="00DB56EB" w:rsidRPr="00AF7AF6" w:rsidRDefault="00DB56EB" w:rsidP="00966175">
            <w:pPr>
              <w:rPr>
                <w:sz w:val="18"/>
                <w:szCs w:val="18"/>
                <w:lang w:val="en-GB"/>
              </w:rPr>
            </w:pPr>
            <w:r w:rsidRPr="00AF7AF6">
              <w:rPr>
                <w:sz w:val="18"/>
                <w:szCs w:val="18"/>
                <w:lang w:val="en-GB"/>
              </w:rPr>
              <w:t>Stem cell therapy for seizure with beneficial effect in both animals and humans.</w:t>
            </w:r>
          </w:p>
        </w:tc>
      </w:tr>
      <w:tr w:rsidR="00DB56EB" w:rsidRPr="00AF7AF6" w14:paraId="4A412B96"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620B061" w14:textId="77777777" w:rsidR="00DB56EB" w:rsidRPr="00AF7AF6" w:rsidRDefault="00DB56EB" w:rsidP="00966175">
            <w:pPr>
              <w:rPr>
                <w:sz w:val="18"/>
                <w:szCs w:val="18"/>
                <w:lang w:val="en-GB"/>
              </w:rPr>
            </w:pPr>
            <w:r w:rsidRPr="00AF7AF6">
              <w:rPr>
                <w:sz w:val="18"/>
                <w:szCs w:val="18"/>
                <w:lang w:val="en-GB"/>
              </w:rPr>
              <w:t>Epileps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F1B53D4" w14:textId="77777777" w:rsidR="00DB56EB" w:rsidRPr="00AF7AF6" w:rsidRDefault="00DB56EB" w:rsidP="00966175">
            <w:pPr>
              <w:rPr>
                <w:sz w:val="18"/>
                <w:szCs w:val="18"/>
                <w:lang w:val="en-GB"/>
              </w:rPr>
            </w:pPr>
            <w:r w:rsidRPr="00AF7AF6">
              <w:rPr>
                <w:sz w:val="18"/>
                <w:szCs w:val="18"/>
                <w:lang w:val="en-GB"/>
              </w:rPr>
              <w:t>Transcranial direct-current stimulation</w:t>
            </w:r>
          </w:p>
        </w:tc>
        <w:tc>
          <w:tcPr>
            <w:tcW w:w="0" w:type="auto"/>
            <w:tcBorders>
              <w:top w:val="single" w:sz="6" w:space="0" w:color="CCCCCC"/>
              <w:left w:val="single" w:sz="6" w:space="0" w:color="CCCCCC"/>
              <w:bottom w:val="single" w:sz="6" w:space="0" w:color="CCCCCC"/>
              <w:right w:val="single" w:sz="6" w:space="0" w:color="CCCCCC"/>
            </w:tcBorders>
          </w:tcPr>
          <w:p w14:paraId="266BB6A5" w14:textId="01EE31EC" w:rsidR="00DB56EB" w:rsidRPr="00AF7AF6" w:rsidRDefault="00DB56EB" w:rsidP="00966175">
            <w:pPr>
              <w:rPr>
                <w:sz w:val="18"/>
                <w:szCs w:val="18"/>
                <w:lang w:val="en-GB"/>
              </w:rPr>
            </w:pPr>
            <w:r w:rsidRPr="00AF7AF6">
              <w:rPr>
                <w:sz w:val="18"/>
                <w:szCs w:val="18"/>
                <w:lang w:val="en-GB"/>
              </w:rPr>
              <w:t xml:space="preserve">Regner, 2018 </w:t>
            </w:r>
            <w:r w:rsidRPr="00AF7AF6">
              <w:rPr>
                <w:sz w:val="18"/>
                <w:szCs w:val="18"/>
                <w:lang w:val="en-GB"/>
              </w:rPr>
              <w:fldChar w:fldCharType="begin"/>
            </w:r>
            <w:r w:rsidR="00DE6AFE" w:rsidRPr="00AF7AF6">
              <w:rPr>
                <w:sz w:val="18"/>
                <w:szCs w:val="18"/>
                <w:lang w:val="en-GB"/>
              </w:rPr>
              <w:instrText xml:space="preserve"> ADDIN EN.CITE &lt;EndNote&gt;&lt;Cite&gt;&lt;Author&gt;Regner&lt;/Author&gt;&lt;Year&gt;2018&lt;/Year&gt;&lt;RecNum&gt;1977&lt;/RecNum&gt;&lt;DisplayText&gt;[28]&lt;/DisplayText&gt;&lt;record&gt;&lt;rec-number&gt;1977&lt;/rec-number&gt;&lt;foreign-keys&gt;&lt;key app="EN" db-id="fw5stdw25saxvne2wwcvvzdwer2vz0tv9z9z" timestamp="1655706840"&gt;1977&lt;/key&gt;&lt;/foreign-keys&gt;&lt;ref-type name="Journal Article"&gt;17&lt;/ref-type&gt;&lt;contributors&gt;&lt;authors&gt;&lt;author&gt;Regner, G. G.&lt;/author&gt;&lt;author&gt;Pereira, P.&lt;/author&gt;&lt;author&gt;Leffa, D. T.&lt;/author&gt;&lt;author&gt;de Oliveira, C.&lt;/author&gt;&lt;author&gt;Vercelino, R.&lt;/author&gt;&lt;author&gt;Fregni, F.&lt;/author&gt;&lt;author&gt;Torres, I. L. S.&lt;/author&gt;&lt;/authors&gt;&lt;/contributors&gt;&lt;titles&gt;&lt;title&gt;Preclinical to Clinical Translation of Studies of Transcranial Direct-Current Stimulation in the Treatment of Epilepsy: A Systematic Review&lt;/title&gt;&lt;secondary-title&gt;Frontiers in Neuroscience&lt;/secondary-title&gt;&lt;short-title&gt;Preclinical to Clinical Translation of Studies of Transcranial Direct-Current Stimulation in the Treatment of Epilepsy: A Systematic Review&lt;/short-title&gt;&lt;/titles&gt;&lt;pages&gt;189&lt;/pages&gt;&lt;volume&gt;12&lt;/volume&gt;&lt;dates&gt;&lt;year&gt;2018&lt;/year&gt;&lt;/dates&gt;&lt;isbn&gt;1662-4548&lt;/isbn&gt;&lt;accession-num&gt;29623027&lt;/accession-num&gt;&lt;urls&gt;&lt;related-urls&gt;&lt;url&gt;https://ovidsp.ovid.com/ovidweb.cgi?T=JS&amp;amp;CSC=Y&amp;amp;NEWS=N&amp;amp;PAGE=fulltext&amp;amp;D=pmnm4&amp;amp;AN=29623027&lt;/url&gt;&lt;/related-urls&gt;&lt;/urls&gt;&lt;electronic-resource-num&gt;10.3389/fnins.2018.00189&lt;/electronic-resource-num&gt;&lt;/record&gt;&lt;/Cite&gt;&lt;/EndNote&gt;</w:instrText>
            </w:r>
            <w:r w:rsidRPr="00AF7AF6">
              <w:rPr>
                <w:sz w:val="18"/>
                <w:szCs w:val="18"/>
                <w:lang w:val="en-GB"/>
              </w:rPr>
              <w:fldChar w:fldCharType="separate"/>
            </w:r>
            <w:r w:rsidR="00DE6AFE" w:rsidRPr="00AF7AF6">
              <w:rPr>
                <w:noProof/>
                <w:sz w:val="18"/>
                <w:szCs w:val="18"/>
                <w:lang w:val="en-GB"/>
              </w:rPr>
              <w:t>[28]</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D4AAE7D" w14:textId="77777777" w:rsidR="00DB56EB" w:rsidRPr="00AF7AF6" w:rsidRDefault="00DB56EB" w:rsidP="00966175">
            <w:pPr>
              <w:rPr>
                <w:sz w:val="18"/>
                <w:szCs w:val="18"/>
                <w:lang w:val="en-GB"/>
              </w:rPr>
            </w:pPr>
            <w:r w:rsidRPr="00AF7AF6">
              <w:rPr>
                <w:sz w:val="18"/>
                <w:szCs w:val="18"/>
                <w:lang w:val="en-GB"/>
              </w:rPr>
              <w:t>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5149D06" w14:textId="77777777" w:rsidR="00DB56EB" w:rsidRPr="00AF7AF6" w:rsidRDefault="00DB56EB" w:rsidP="00966175">
            <w:pPr>
              <w:rPr>
                <w:sz w:val="18"/>
                <w:szCs w:val="18"/>
                <w:lang w:val="en-GB"/>
              </w:rPr>
            </w:pPr>
            <w:r w:rsidRPr="00AF7AF6">
              <w:rPr>
                <w:sz w:val="18"/>
                <w:szCs w:val="18"/>
                <w:lang w:val="en-GB"/>
              </w:rPr>
              <w:t>1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2D897B8" w14:textId="77777777" w:rsidR="00DB56EB" w:rsidRPr="00AF7AF6" w:rsidRDefault="00DB56EB" w:rsidP="00966175">
            <w:pPr>
              <w:rPr>
                <w:sz w:val="18"/>
                <w:szCs w:val="18"/>
                <w:lang w:val="en-GB"/>
              </w:rPr>
            </w:pPr>
            <w:r w:rsidRPr="00AF7AF6">
              <w:rPr>
                <w:sz w:val="18"/>
                <w:szCs w:val="18"/>
                <w:lang w:val="en-GB"/>
              </w:rPr>
              <w:t>Only few findings from animal studies have been translated to humans and several clinically tested paradigms have not been tested in the preclinical setting. Animal studies mostly positive. Different methodological approaches between animals and humans, e.g., electric currents being in the micro-Ampere range for animals and milli-Ampere range for humans.</w:t>
            </w:r>
          </w:p>
        </w:tc>
      </w:tr>
      <w:tr w:rsidR="00DB56EB" w:rsidRPr="00AF7AF6" w14:paraId="5395FDE0"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131E6BF" w14:textId="77777777" w:rsidR="00DB56EB" w:rsidRPr="00AF7AF6" w:rsidRDefault="00DB56EB" w:rsidP="00966175">
            <w:pPr>
              <w:rPr>
                <w:sz w:val="18"/>
                <w:szCs w:val="18"/>
                <w:lang w:val="en-GB"/>
              </w:rPr>
            </w:pPr>
            <w:proofErr w:type="spellStart"/>
            <w:r w:rsidRPr="00AF7AF6">
              <w:rPr>
                <w:sz w:val="18"/>
                <w:szCs w:val="18"/>
                <w:lang w:val="en-GB"/>
              </w:rPr>
              <w:t>Amyotrophc</w:t>
            </w:r>
            <w:proofErr w:type="spellEnd"/>
            <w:r w:rsidRPr="00AF7AF6">
              <w:rPr>
                <w:sz w:val="18"/>
                <w:szCs w:val="18"/>
                <w:lang w:val="en-GB"/>
              </w:rPr>
              <w:t xml:space="preserve"> lateral sclerosi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26E0248" w14:textId="77777777" w:rsidR="00DB56EB" w:rsidRPr="00AF7AF6" w:rsidRDefault="00DB56EB" w:rsidP="00966175">
            <w:pPr>
              <w:rPr>
                <w:sz w:val="18"/>
                <w:szCs w:val="18"/>
                <w:lang w:val="en-GB"/>
              </w:rPr>
            </w:pPr>
            <w:r w:rsidRPr="00AF7AF6">
              <w:rPr>
                <w:sz w:val="18"/>
                <w:szCs w:val="18"/>
                <w:lang w:val="en-GB"/>
              </w:rPr>
              <w:t>Regulatory T cells</w:t>
            </w:r>
          </w:p>
        </w:tc>
        <w:tc>
          <w:tcPr>
            <w:tcW w:w="0" w:type="auto"/>
            <w:tcBorders>
              <w:top w:val="single" w:sz="6" w:space="0" w:color="CCCCCC"/>
              <w:left w:val="single" w:sz="6" w:space="0" w:color="CCCCCC"/>
              <w:bottom w:val="single" w:sz="6" w:space="0" w:color="CCCCCC"/>
              <w:right w:val="single" w:sz="6" w:space="0" w:color="CCCCCC"/>
            </w:tcBorders>
          </w:tcPr>
          <w:p w14:paraId="415A5647" w14:textId="6FC3CCDB" w:rsidR="00DB56EB" w:rsidRPr="00AF7AF6" w:rsidRDefault="00DB56EB" w:rsidP="00966175">
            <w:pPr>
              <w:rPr>
                <w:sz w:val="18"/>
                <w:szCs w:val="18"/>
                <w:lang w:val="en-GB"/>
              </w:rPr>
            </w:pPr>
            <w:proofErr w:type="spellStart"/>
            <w:r w:rsidRPr="00AF7AF6">
              <w:rPr>
                <w:sz w:val="18"/>
                <w:szCs w:val="18"/>
                <w:lang w:val="en-GB"/>
              </w:rPr>
              <w:t>Rajabinejad</w:t>
            </w:r>
            <w:proofErr w:type="spellEnd"/>
            <w:r w:rsidRPr="00AF7AF6">
              <w:rPr>
                <w:sz w:val="18"/>
                <w:szCs w:val="18"/>
                <w:lang w:val="en-GB"/>
              </w:rPr>
              <w:t xml:space="preserve">, 2020 </w:t>
            </w:r>
            <w:r w:rsidRPr="00AF7AF6">
              <w:rPr>
                <w:sz w:val="18"/>
                <w:szCs w:val="18"/>
                <w:lang w:val="en-GB"/>
              </w:rPr>
              <w:fldChar w:fldCharType="begin">
                <w:fldData xml:space="preserve">PEVuZE5vdGU+PENpdGU+PEF1dGhvcj5SYWphYmluZWphZDwvQXV0aG9yPjxZZWFyPjIwMjA8L1ll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SYWphYmluZWphZDwvQXV0aG9yPjxZZWFyPjIwMjA8L1ll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29]</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1ACBEA1" w14:textId="77777777" w:rsidR="00DB56EB" w:rsidRPr="00AF7AF6" w:rsidRDefault="00DB56EB" w:rsidP="00966175">
            <w:pPr>
              <w:rPr>
                <w:sz w:val="18"/>
                <w:szCs w:val="18"/>
                <w:lang w:val="en-GB"/>
              </w:rPr>
            </w:pPr>
            <w:r w:rsidRPr="00AF7AF6">
              <w:rPr>
                <w:sz w:val="18"/>
                <w:szCs w:val="18"/>
                <w:lang w:val="en-GB"/>
              </w:rPr>
              <w:t>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B1A025A" w14:textId="77777777" w:rsidR="00DB56EB" w:rsidRPr="00AF7AF6" w:rsidRDefault="00DB56EB" w:rsidP="00966175">
            <w:pPr>
              <w:rPr>
                <w:sz w:val="18"/>
                <w:szCs w:val="18"/>
                <w:lang w:val="en-GB"/>
              </w:rPr>
            </w:pPr>
            <w:r w:rsidRPr="00AF7AF6">
              <w:rPr>
                <w:sz w:val="18"/>
                <w:szCs w:val="18"/>
                <w:lang w:val="en-GB"/>
              </w:rPr>
              <w:t>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FD904B2" w14:textId="77777777" w:rsidR="00DB56EB" w:rsidRPr="00AF7AF6" w:rsidRDefault="00DB56EB" w:rsidP="00966175">
            <w:pPr>
              <w:rPr>
                <w:sz w:val="18"/>
                <w:szCs w:val="18"/>
                <w:lang w:val="en-GB"/>
              </w:rPr>
            </w:pPr>
            <w:r w:rsidRPr="00AF7AF6">
              <w:rPr>
                <w:sz w:val="18"/>
                <w:szCs w:val="18"/>
                <w:lang w:val="en-GB"/>
              </w:rPr>
              <w:t>T-Regs for ALS with beneficial effect in animals, but only scarce data in humans (1 study without a control group).</w:t>
            </w:r>
          </w:p>
        </w:tc>
      </w:tr>
      <w:tr w:rsidR="00DB56EB" w:rsidRPr="00AF7AF6" w14:paraId="1C193EBC" w14:textId="77777777" w:rsidTr="00421CEA">
        <w:trPr>
          <w:trHeight w:val="390"/>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C3952B7" w14:textId="77777777" w:rsidR="00DB56EB" w:rsidRPr="00AF7AF6" w:rsidRDefault="00DB56EB" w:rsidP="00966175">
            <w:pPr>
              <w:rPr>
                <w:sz w:val="18"/>
                <w:szCs w:val="18"/>
                <w:lang w:val="en-GB"/>
              </w:rPr>
            </w:pPr>
            <w:r w:rsidRPr="00AF7AF6">
              <w:rPr>
                <w:sz w:val="18"/>
                <w:szCs w:val="18"/>
                <w:lang w:val="en-GB"/>
              </w:rPr>
              <w:t>Pai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E27163C" w14:textId="77777777" w:rsidR="00DB56EB" w:rsidRPr="00AF7AF6" w:rsidRDefault="00DB56EB" w:rsidP="00966175">
            <w:pPr>
              <w:rPr>
                <w:sz w:val="18"/>
                <w:szCs w:val="18"/>
                <w:lang w:val="en-GB"/>
              </w:rPr>
            </w:pPr>
            <w:r w:rsidRPr="00AF7AF6">
              <w:rPr>
                <w:sz w:val="18"/>
                <w:szCs w:val="18"/>
                <w:lang w:val="en-GB"/>
              </w:rPr>
              <w:t>Cyclodextrins</w:t>
            </w:r>
          </w:p>
        </w:tc>
        <w:tc>
          <w:tcPr>
            <w:tcW w:w="0" w:type="auto"/>
            <w:tcBorders>
              <w:top w:val="single" w:sz="6" w:space="0" w:color="CCCCCC"/>
              <w:left w:val="single" w:sz="6" w:space="0" w:color="CCCCCC"/>
              <w:bottom w:val="single" w:sz="6" w:space="0" w:color="CCCCCC"/>
              <w:right w:val="single" w:sz="6" w:space="0" w:color="CCCCCC"/>
            </w:tcBorders>
          </w:tcPr>
          <w:p w14:paraId="3C8D013F" w14:textId="144F6350" w:rsidR="00DB56EB" w:rsidRPr="00AF7AF6" w:rsidRDefault="00DB56EB" w:rsidP="00966175">
            <w:pPr>
              <w:rPr>
                <w:sz w:val="18"/>
                <w:szCs w:val="18"/>
                <w:lang w:val="en-GB"/>
              </w:rPr>
            </w:pPr>
            <w:r w:rsidRPr="00AF7AF6">
              <w:rPr>
                <w:sz w:val="18"/>
                <w:szCs w:val="18"/>
                <w:lang w:val="en-GB"/>
              </w:rPr>
              <w:t xml:space="preserve">Brito, 2015 </w:t>
            </w:r>
            <w:r w:rsidRPr="00AF7AF6">
              <w:rPr>
                <w:sz w:val="18"/>
                <w:szCs w:val="18"/>
                <w:lang w:val="en-GB"/>
              </w:rPr>
              <w:fldChar w:fldCharType="begin"/>
            </w:r>
            <w:r w:rsidR="00DE6AFE" w:rsidRPr="00AF7AF6">
              <w:rPr>
                <w:sz w:val="18"/>
                <w:szCs w:val="18"/>
                <w:lang w:val="en-GB"/>
              </w:rPr>
              <w:instrText xml:space="preserve"> ADDIN EN.CITE &lt;EndNote&gt;&lt;Cite&gt;&lt;Author&gt;Brito&lt;/Author&gt;&lt;Year&gt;2015&lt;/Year&gt;&lt;RecNum&gt;893&lt;/RecNum&gt;&lt;DisplayText&gt;[30]&lt;/DisplayText&gt;&lt;record&gt;&lt;rec-number&gt;893&lt;/rec-number&gt;&lt;foreign-keys&gt;&lt;key app="EN" db-id="fw5stdw25saxvne2wwcvvzdwer2vz0tv9z9z" timestamp="1655706839"&gt;893&lt;/key&gt;&lt;/foreign-keys&gt;&lt;ref-type name="Journal Article"&gt;17&lt;/ref-type&gt;&lt;contributors&gt;&lt;authors&gt;&lt;author&gt;Brito, R. G.&lt;/author&gt;&lt;author&gt;Araujo, A. A.&lt;/author&gt;&lt;author&gt;Quintans, J. S.&lt;/author&gt;&lt;author&gt;Sluka, K. A.&lt;/author&gt;&lt;author&gt;Quintans-Junior, L. J.&lt;/author&gt;&lt;/authors&gt;&lt;/contributors&gt;&lt;titles&gt;&lt;title&gt;Enhanced analgesic activity by cyclodextrins - a systematic review and meta-analysis&lt;/title&gt;&lt;secondary-title&gt;Expert Opinion on Drug Delivery&lt;/secondary-title&gt;&lt;short-title&gt;Enhanced analgesic activity by cyclodextrins - a systematic review and meta-analysis&lt;/short-title&gt;&lt;/titles&gt;&lt;periodical&gt;&lt;full-title&gt;Expert Opinion on Drug Delivery&lt;/full-title&gt;&lt;/periodical&gt;&lt;pages&gt;1677-1688&lt;/pages&gt;&lt;volume&gt;12&lt;/volume&gt;&lt;number&gt;10&lt;/number&gt;&lt;keywords&gt;&lt;keyword&gt;*Analgesics/ad [Administration &amp;amp; Dosage]&lt;/keyword&gt;&lt;keyword&gt;Animals&lt;/keyword&gt;&lt;keyword&gt;Chemistry, Pharmaceutical&lt;/keyword&gt;&lt;keyword&gt;*Cyclodextrins/ch [Chemistry]&lt;/keyword&gt;&lt;keyword&gt;Drug Compounding&lt;/keyword&gt;&lt;keyword&gt;*Drug Delivery Systems&lt;/keyword&gt;&lt;keyword&gt;Humans&lt;/keyword&gt;&lt;keyword&gt;Pain/dt [Drug Therapy]&lt;/keyword&gt;&lt;keyword&gt;0 (Analgesics)&lt;/keyword&gt;&lt;keyword&gt;0 (Cyclodextrins)&lt;/keyword&gt;&lt;/keywords&gt;&lt;dates&gt;&lt;year&gt;2015&lt;/year&gt;&lt;/dates&gt;&lt;isbn&gt;1744-7593&lt;/isbn&gt;&lt;accession-num&gt;26159048&lt;/accession-num&gt;&lt;urls&gt;&lt;related-urls&gt;&lt;url&gt;https://ovidsp.ovid.com/ovidweb.cgi?T=JS&amp;amp;CSC=Y&amp;amp;NEWS=N&amp;amp;PAGE=fulltext&amp;amp;D=med12&amp;amp;AN=26159048&lt;/url&gt;&lt;/related-urls&gt;&lt;/urls&gt;&lt;electronic-resource-num&gt;10.1517/17425247.2015.1046835&lt;/electronic-resource-num&gt;&lt;/record&gt;&lt;/Cite&gt;&lt;/EndNote&gt;</w:instrText>
            </w:r>
            <w:r w:rsidRPr="00AF7AF6">
              <w:rPr>
                <w:sz w:val="18"/>
                <w:szCs w:val="18"/>
                <w:lang w:val="en-GB"/>
              </w:rPr>
              <w:fldChar w:fldCharType="separate"/>
            </w:r>
            <w:r w:rsidR="00DE6AFE" w:rsidRPr="00AF7AF6">
              <w:rPr>
                <w:noProof/>
                <w:sz w:val="18"/>
                <w:szCs w:val="18"/>
                <w:lang w:val="en-GB"/>
              </w:rPr>
              <w:t>[30]</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087594B3" w14:textId="77777777" w:rsidR="00DB56EB" w:rsidRPr="00AF7AF6" w:rsidRDefault="00DB56EB" w:rsidP="00966175">
            <w:pPr>
              <w:rPr>
                <w:sz w:val="18"/>
                <w:szCs w:val="18"/>
                <w:lang w:val="en-GB"/>
              </w:rPr>
            </w:pPr>
            <w:r w:rsidRPr="00AF7AF6">
              <w:rPr>
                <w:sz w:val="18"/>
                <w:szCs w:val="18"/>
                <w:lang w:val="en-GB"/>
              </w:rPr>
              <w:t>15</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21D63D18" w14:textId="77777777" w:rsidR="00DB56EB" w:rsidRPr="00AF7AF6" w:rsidRDefault="00DB56EB" w:rsidP="00966175">
            <w:pPr>
              <w:rPr>
                <w:sz w:val="18"/>
                <w:szCs w:val="18"/>
                <w:lang w:val="en-GB"/>
              </w:rPr>
            </w:pPr>
            <w:r w:rsidRPr="00AF7AF6">
              <w:rPr>
                <w:sz w:val="18"/>
                <w:szCs w:val="18"/>
                <w:lang w:val="en-GB"/>
              </w:rPr>
              <w:t>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hideMark/>
          </w:tcPr>
          <w:p w14:paraId="32F27FB0" w14:textId="77777777" w:rsidR="00DB56EB" w:rsidRPr="00AF7AF6" w:rsidRDefault="00DB56EB" w:rsidP="00966175">
            <w:pPr>
              <w:rPr>
                <w:sz w:val="18"/>
                <w:szCs w:val="18"/>
                <w:lang w:val="en-GB"/>
              </w:rPr>
            </w:pPr>
            <w:r w:rsidRPr="00AF7AF6">
              <w:rPr>
                <w:sz w:val="18"/>
                <w:szCs w:val="18"/>
                <w:lang w:val="en-GB"/>
              </w:rPr>
              <w:t>Cyclodextrins with analgesic effect in animals and humans.</w:t>
            </w:r>
          </w:p>
        </w:tc>
      </w:tr>
      <w:tr w:rsidR="00DB56EB" w:rsidRPr="00AF7AF6" w14:paraId="2DE4A4C5"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F8863D4" w14:textId="77777777" w:rsidR="00DB56EB" w:rsidRPr="00AF7AF6" w:rsidRDefault="00DB56EB" w:rsidP="00966175">
            <w:pPr>
              <w:rPr>
                <w:sz w:val="18"/>
                <w:szCs w:val="18"/>
                <w:lang w:val="en-GB"/>
              </w:rPr>
            </w:pPr>
            <w:r w:rsidRPr="00AF7AF6">
              <w:rPr>
                <w:sz w:val="18"/>
                <w:szCs w:val="18"/>
                <w:lang w:val="en-GB"/>
              </w:rPr>
              <w:t>Pai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E6A71F6" w14:textId="77777777" w:rsidR="00DB56EB" w:rsidRPr="00AF7AF6" w:rsidRDefault="00DB56EB" w:rsidP="00966175">
            <w:pPr>
              <w:rPr>
                <w:sz w:val="18"/>
                <w:szCs w:val="18"/>
                <w:lang w:val="en-GB"/>
              </w:rPr>
            </w:pPr>
            <w:r w:rsidRPr="00AF7AF6">
              <w:rPr>
                <w:sz w:val="18"/>
                <w:szCs w:val="18"/>
                <w:lang w:val="en-GB"/>
              </w:rPr>
              <w:t>Cannabinoids</w:t>
            </w:r>
          </w:p>
        </w:tc>
        <w:tc>
          <w:tcPr>
            <w:tcW w:w="0" w:type="auto"/>
            <w:tcBorders>
              <w:top w:val="single" w:sz="6" w:space="0" w:color="CCCCCC"/>
              <w:left w:val="single" w:sz="6" w:space="0" w:color="CCCCCC"/>
              <w:bottom w:val="single" w:sz="6" w:space="0" w:color="CCCCCC"/>
              <w:right w:val="single" w:sz="6" w:space="0" w:color="CCCCCC"/>
            </w:tcBorders>
          </w:tcPr>
          <w:p w14:paraId="54A2E22D" w14:textId="29BDDF7E" w:rsidR="00DB56EB" w:rsidRPr="00AF7AF6" w:rsidRDefault="00DB56EB" w:rsidP="00966175">
            <w:pPr>
              <w:rPr>
                <w:rFonts w:eastAsiaTheme="minorHAnsi"/>
                <w:sz w:val="18"/>
                <w:szCs w:val="18"/>
                <w:lang w:val="en-GB"/>
              </w:rPr>
            </w:pPr>
            <w:r w:rsidRPr="00AF7AF6">
              <w:rPr>
                <w:sz w:val="18"/>
                <w:szCs w:val="18"/>
                <w:lang w:val="en-GB"/>
              </w:rPr>
              <w:t xml:space="preserve">Linde, 2021 </w:t>
            </w:r>
            <w:r w:rsidRPr="00AF7AF6">
              <w:rPr>
                <w:sz w:val="18"/>
                <w:szCs w:val="18"/>
                <w:lang w:val="en-GB"/>
              </w:rPr>
              <w:fldChar w:fldCharType="begin"/>
            </w:r>
            <w:r w:rsidR="00DE6AFE" w:rsidRPr="00AF7AF6">
              <w:rPr>
                <w:sz w:val="18"/>
                <w:szCs w:val="18"/>
                <w:lang w:val="en-GB"/>
              </w:rPr>
              <w:instrText xml:space="preserve"> ADDIN EN.CITE &lt;EndNote&gt;&lt;Cite&gt;&lt;Author&gt;Linde&lt;/Author&gt;&lt;Year&gt;2022&lt;/Year&gt;&lt;RecNum&gt;1988&lt;/RecNum&gt;&lt;DisplayText&gt;[31]&lt;/DisplayText&gt;&lt;record&gt;&lt;rec-number&gt;1988&lt;/rec-number&gt;&lt;foreign-keys&gt;&lt;key app="EN" db-id="fw5stdw25saxvne2wwcvvzdwer2vz0tv9z9z" timestamp="1655706840"&gt;1988&lt;/key&gt;&lt;/foreign-keys&gt;&lt;ref-type name="Journal Article"&gt;17&lt;/ref-type&gt;&lt;contributors&gt;&lt;authors&gt;&lt;author&gt;Linde, L. D.&lt;/author&gt;&lt;author&gt;Ogryzlo, C. M.&lt;/author&gt;&lt;author&gt;Choles, C. M.&lt;/author&gt;&lt;author&gt;Cairns, B. E.&lt;/author&gt;&lt;author&gt;Kramer, J. L. K.&lt;/author&gt;&lt;/authors&gt;&lt;/contributors&gt;&lt;titles&gt;&lt;title&gt;Efficacy of topical cannabinoids in the management of pain: a systematic review and meta-analysis of animal studies&lt;/title&gt;&lt;secondary-title&gt;Regional Anesthesia &amp;amp; Pain Medicine&lt;/secondary-title&gt;&lt;short-title&gt;Efficacy of topical cannabinoids in the management of pain: a systematic review and meta-analysis of animal studies&lt;/short-title&gt;&lt;/titles&gt;&lt;periodical&gt;&lt;full-title&gt;Regional Anesthesia &amp;amp; Pain Medicine&lt;/full-title&gt;&lt;/periodical&gt;&lt;pages&gt;183-191&lt;/pages&gt;&lt;volume&gt;47&lt;/volume&gt;&lt;number&gt;3&lt;/number&gt;&lt;keywords&gt;&lt;keyword&gt;Animals&lt;/keyword&gt;&lt;keyword&gt;Cannabinoids/ae [Adverse Effects]&lt;/keyword&gt;&lt;keyword&gt;*Cannabinoids&lt;/keyword&gt;&lt;keyword&gt;Humans&lt;/keyword&gt;&lt;keyword&gt;Pain/di [Diagnosis]&lt;/keyword&gt;&lt;keyword&gt;Pain/dt [Drug Therapy]&lt;/keyword&gt;&lt;keyword&gt;Pain Management&lt;/keyword&gt;&lt;keyword&gt;Pain Measurement&lt;/keyword&gt;&lt;keyword&gt;0 (Cannabinoids)&lt;/keyword&gt;&lt;/keywords&gt;&lt;dates&gt;&lt;year&gt;2022&lt;/year&gt;&lt;pub-dates&gt;&lt;date&gt;Mar&lt;/date&gt;&lt;/pub-dates&gt;&lt;/dates&gt;&lt;isbn&gt;1532-8651&lt;/isbn&gt;&lt;accession-num&gt;35012994&lt;/accession-num&gt;&lt;urls&gt;&lt;related-urls&gt;&lt;url&gt;https://ovidsp.ovid.com/ovidweb.cgi?T=JS&amp;amp;CSC=Y&amp;amp;NEWS=N&amp;amp;PAGE=fulltext&amp;amp;D=medl&amp;amp;AN=35012994&lt;/url&gt;&lt;/related-urls&gt;&lt;/urls&gt;&lt;electronic-resource-num&gt;10.1136/rapm-2021-102719&lt;/electronic-resource-num&gt;&lt;/record&gt;&lt;/Cite&gt;&lt;/EndNote&gt;</w:instrText>
            </w:r>
            <w:r w:rsidRPr="00AF7AF6">
              <w:rPr>
                <w:sz w:val="18"/>
                <w:szCs w:val="18"/>
                <w:lang w:val="en-GB"/>
              </w:rPr>
              <w:fldChar w:fldCharType="separate"/>
            </w:r>
            <w:r w:rsidR="00DE6AFE" w:rsidRPr="00AF7AF6">
              <w:rPr>
                <w:noProof/>
                <w:sz w:val="18"/>
                <w:szCs w:val="18"/>
                <w:lang w:val="en-GB"/>
              </w:rPr>
              <w:t>[31]</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7CBC346" w14:textId="77777777" w:rsidR="00DB56EB" w:rsidRPr="00AF7AF6" w:rsidRDefault="00DB56EB" w:rsidP="00966175">
            <w:pPr>
              <w:rPr>
                <w:sz w:val="18"/>
                <w:szCs w:val="18"/>
                <w:lang w:val="en-GB"/>
              </w:rPr>
            </w:pPr>
            <w:r w:rsidRPr="00AF7AF6">
              <w:rPr>
                <w:sz w:val="18"/>
                <w:szCs w:val="18"/>
                <w:lang w:val="en-GB"/>
              </w:rPr>
              <w:t>4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F0F0FA0" w14:textId="77777777" w:rsidR="00DB56EB" w:rsidRPr="00AF7AF6" w:rsidRDefault="00DB56EB" w:rsidP="00966175">
            <w:pPr>
              <w:rPr>
                <w:sz w:val="18"/>
                <w:szCs w:val="18"/>
                <w:lang w:val="en-GB"/>
              </w:rPr>
            </w:pPr>
            <w:r w:rsidRPr="00AF7AF6">
              <w:rPr>
                <w:sz w:val="18"/>
                <w:szCs w:val="18"/>
                <w:lang w:val="en-GB"/>
              </w:rPr>
              <w:t>6</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FD733A1" w14:textId="77777777" w:rsidR="00DB56EB" w:rsidRPr="00AF7AF6" w:rsidRDefault="00DB56EB" w:rsidP="00966175">
            <w:pPr>
              <w:rPr>
                <w:sz w:val="18"/>
                <w:szCs w:val="18"/>
                <w:lang w:val="en-GB"/>
              </w:rPr>
            </w:pPr>
            <w:r w:rsidRPr="00AF7AF6">
              <w:rPr>
                <w:sz w:val="18"/>
                <w:szCs w:val="18"/>
                <w:lang w:val="en-GB"/>
              </w:rPr>
              <w:t>Cannabinoids with analgesic effects in animals and humans. Yet different outcome measures used for these domains. Animals with different pain pathomechanisms.</w:t>
            </w:r>
          </w:p>
        </w:tc>
      </w:tr>
      <w:tr w:rsidR="00DB56EB" w:rsidRPr="00AF7AF6" w14:paraId="72DA8620"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791E804" w14:textId="77777777" w:rsidR="00DB56EB" w:rsidRPr="00AF7AF6" w:rsidRDefault="00DB56EB" w:rsidP="00966175">
            <w:pPr>
              <w:rPr>
                <w:sz w:val="18"/>
                <w:szCs w:val="18"/>
                <w:lang w:val="en-GB"/>
              </w:rPr>
            </w:pPr>
            <w:r w:rsidRPr="00AF7AF6">
              <w:rPr>
                <w:sz w:val="18"/>
                <w:szCs w:val="18"/>
                <w:lang w:val="en-GB"/>
              </w:rPr>
              <w:t>Pai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37EC21C" w14:textId="77777777" w:rsidR="00DB56EB" w:rsidRPr="00AF7AF6" w:rsidRDefault="00DB56EB" w:rsidP="00966175">
            <w:pPr>
              <w:rPr>
                <w:sz w:val="18"/>
                <w:szCs w:val="18"/>
                <w:lang w:val="en-GB"/>
              </w:rPr>
            </w:pPr>
            <w:r w:rsidRPr="00AF7AF6">
              <w:rPr>
                <w:sz w:val="18"/>
                <w:szCs w:val="18"/>
                <w:lang w:val="en-GB"/>
              </w:rPr>
              <w:t>Cannabinoids</w:t>
            </w:r>
          </w:p>
        </w:tc>
        <w:tc>
          <w:tcPr>
            <w:tcW w:w="0" w:type="auto"/>
            <w:tcBorders>
              <w:top w:val="single" w:sz="6" w:space="0" w:color="CCCCCC"/>
              <w:left w:val="single" w:sz="6" w:space="0" w:color="CCCCCC"/>
              <w:bottom w:val="single" w:sz="6" w:space="0" w:color="CCCCCC"/>
              <w:right w:val="single" w:sz="6" w:space="0" w:color="CCCCCC"/>
            </w:tcBorders>
          </w:tcPr>
          <w:p w14:paraId="60E99226" w14:textId="7AD346E1" w:rsidR="00DB56EB" w:rsidRPr="00AF7AF6" w:rsidRDefault="00DB56EB" w:rsidP="00966175">
            <w:pPr>
              <w:rPr>
                <w:rFonts w:eastAsiaTheme="minorHAnsi"/>
                <w:sz w:val="18"/>
                <w:szCs w:val="18"/>
                <w:lang w:val="en-GB"/>
              </w:rPr>
            </w:pPr>
            <w:r w:rsidRPr="00AF7AF6">
              <w:rPr>
                <w:sz w:val="18"/>
                <w:szCs w:val="18"/>
                <w:lang w:val="en-GB"/>
              </w:rPr>
              <w:t xml:space="preserve">Nielsen, 2017 </w:t>
            </w:r>
            <w:r w:rsidRPr="00AF7AF6">
              <w:rPr>
                <w:sz w:val="18"/>
                <w:szCs w:val="18"/>
                <w:lang w:val="en-GB"/>
              </w:rPr>
              <w:fldChar w:fldCharType="begin"/>
            </w:r>
            <w:r w:rsidR="00DE6AFE" w:rsidRPr="00AF7AF6">
              <w:rPr>
                <w:sz w:val="18"/>
                <w:szCs w:val="18"/>
                <w:lang w:val="en-GB"/>
              </w:rPr>
              <w:instrText xml:space="preserve"> ADDIN EN.CITE &lt;EndNote&gt;&lt;Cite&gt;&lt;Author&gt;Nielsen&lt;/Author&gt;&lt;Year&gt;2017&lt;/Year&gt;&lt;RecNum&gt;874&lt;/RecNum&gt;&lt;DisplayText&gt;[32]&lt;/DisplayText&gt;&lt;record&gt;&lt;rec-number&gt;874&lt;/rec-number&gt;&lt;foreign-keys&gt;&lt;key app="EN" db-id="fw5stdw25saxvne2wwcvvzdwer2vz0tv9z9z" timestamp="1655706839"&gt;874&lt;/key&gt;&lt;/foreign-keys&gt;&lt;ref-type name="Journal Article"&gt;17&lt;/ref-type&gt;&lt;contributors&gt;&lt;authors&gt;&lt;author&gt;Nielsen, S.&lt;/author&gt;&lt;author&gt;Sabioni, P.&lt;/author&gt;&lt;author&gt;Trigo, J. M.&lt;/author&gt;&lt;author&gt;Ware, M. A.&lt;/author&gt;&lt;author&gt;Betz-Stablein, B. D.&lt;/author&gt;&lt;author&gt;Murnion, B.&lt;/author&gt;&lt;author&gt;Lintzeris, N.&lt;/author&gt;&lt;author&gt;Khor, K. E.&lt;/author&gt;&lt;author&gt;Farrell, M.&lt;/author&gt;&lt;author&gt;Smith, A.&lt;/author&gt;&lt;author&gt;Le Foll, B.&lt;/author&gt;&lt;/authors&gt;&lt;/contributors&gt;&lt;titles&gt;&lt;title&gt;Opioid-Sparing Effect of Cannabinoids: A Systematic Review and Meta-Analysis&lt;/title&gt;&lt;secondary-title&gt;Neuropsychopharmacology&lt;/secondary-title&gt;&lt;short-title&gt;Opioid-Sparing Effect of Cannabinoids: A Systematic Review and Meta-Analysis&lt;/short-title&gt;&lt;/titles&gt;&lt;periodical&gt;&lt;full-title&gt;Neuropsychopharmacology&lt;/full-title&gt;&lt;abbr-1&gt;Neuropsychopharmacology&lt;/abbr-1&gt;&lt;/periodical&gt;&lt;pages&gt;1752-1765&lt;/pages&gt;&lt;volume&gt;42&lt;/volume&gt;&lt;number&gt;9&lt;/number&gt;&lt;keywords&gt;&lt;keyword&gt;*Analgesics, Opioid/ad [Administration &amp;amp; Dosage]&lt;/keyword&gt;&lt;keyword&gt;Animals&lt;/keyword&gt;&lt;keyword&gt;*Cannabinoids/ad [Administration &amp;amp; Dosage]&lt;/keyword&gt;&lt;keyword&gt;Drug Synergism&lt;/keyword&gt;&lt;keyword&gt;Humans&lt;/keyword&gt;&lt;keyword&gt;*Pain/dt [Drug Therapy]&lt;/keyword&gt;&lt;keyword&gt;0 (Analgesics, Opioid)&lt;/keyword&gt;&lt;keyword&gt;0 (Cannabinoids)&lt;/keyword&gt;&lt;/keywords&gt;&lt;dates&gt;&lt;year&gt;2017&lt;/year&gt;&lt;pub-dates&gt;&lt;date&gt;Aug&lt;/date&gt;&lt;/pub-dates&gt;&lt;/dates&gt;&lt;isbn&gt;1740-634X&lt;/isbn&gt;&lt;accession-num&gt;28327548&lt;/accession-num&gt;&lt;urls&gt;&lt;related-urls&gt;&lt;url&gt;https://ovidsp.ovid.com/ovidweb.cgi?T=JS&amp;amp;CSC=Y&amp;amp;NEWS=N&amp;amp;PAGE=fulltext&amp;amp;D=med14&amp;amp;AN=28327548&lt;/url&gt;&lt;/related-urls&gt;&lt;/urls&gt;&lt;electronic-resource-num&gt;10.1038/npp.2017.51&lt;/electronic-resource-num&gt;&lt;/record&gt;&lt;/Cite&gt;&lt;/EndNote&gt;</w:instrText>
            </w:r>
            <w:r w:rsidRPr="00AF7AF6">
              <w:rPr>
                <w:sz w:val="18"/>
                <w:szCs w:val="18"/>
                <w:lang w:val="en-GB"/>
              </w:rPr>
              <w:fldChar w:fldCharType="separate"/>
            </w:r>
            <w:r w:rsidR="00DE6AFE" w:rsidRPr="00AF7AF6">
              <w:rPr>
                <w:noProof/>
                <w:sz w:val="18"/>
                <w:szCs w:val="18"/>
                <w:lang w:val="en-GB"/>
              </w:rPr>
              <w:t>[32]</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B989DE2" w14:textId="77777777" w:rsidR="00DB56EB" w:rsidRPr="00AF7AF6" w:rsidRDefault="00DB56EB" w:rsidP="00966175">
            <w:pPr>
              <w:rPr>
                <w:sz w:val="18"/>
                <w:szCs w:val="18"/>
                <w:lang w:val="en-GB"/>
              </w:rPr>
            </w:pPr>
            <w:r w:rsidRPr="00AF7AF6">
              <w:rPr>
                <w:sz w:val="18"/>
                <w:szCs w:val="18"/>
                <w:lang w:val="en-GB"/>
              </w:rPr>
              <w:t>1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8EDDE64" w14:textId="77777777" w:rsidR="00DB56EB" w:rsidRPr="00AF7AF6" w:rsidRDefault="00DB56EB" w:rsidP="00966175">
            <w:pPr>
              <w:rPr>
                <w:sz w:val="18"/>
                <w:szCs w:val="18"/>
                <w:lang w:val="en-GB"/>
              </w:rPr>
            </w:pPr>
            <w:r w:rsidRPr="00AF7AF6">
              <w:rPr>
                <w:sz w:val="18"/>
                <w:szCs w:val="18"/>
                <w:lang w:val="en-GB"/>
              </w:rPr>
              <w:t>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8795C66" w14:textId="77777777" w:rsidR="00DB56EB" w:rsidRPr="00AF7AF6" w:rsidRDefault="00DB56EB" w:rsidP="00966175">
            <w:pPr>
              <w:rPr>
                <w:sz w:val="18"/>
                <w:szCs w:val="18"/>
                <w:lang w:val="en-GB"/>
              </w:rPr>
            </w:pPr>
            <w:r w:rsidRPr="00AF7AF6">
              <w:rPr>
                <w:sz w:val="18"/>
                <w:szCs w:val="18"/>
                <w:lang w:val="en-GB"/>
              </w:rPr>
              <w:t xml:space="preserve">Opioid-sparing effects of cannabinoids in animals but only very marginal evidence in </w:t>
            </w:r>
            <w:r w:rsidRPr="00AF7AF6">
              <w:rPr>
                <w:sz w:val="18"/>
                <w:szCs w:val="18"/>
                <w:lang w:val="en-GB"/>
              </w:rPr>
              <w:lastRenderedPageBreak/>
              <w:t>one small case series for humans.</w:t>
            </w:r>
          </w:p>
        </w:tc>
      </w:tr>
      <w:tr w:rsidR="00DB56EB" w:rsidRPr="00AF7AF6" w14:paraId="51B2E319"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45867FF" w14:textId="77777777" w:rsidR="00DB56EB" w:rsidRPr="00AF7AF6" w:rsidRDefault="00DB56EB" w:rsidP="00966175">
            <w:pPr>
              <w:rPr>
                <w:sz w:val="18"/>
                <w:szCs w:val="18"/>
                <w:lang w:val="en-GB"/>
              </w:rPr>
            </w:pPr>
            <w:r w:rsidRPr="00AF7AF6">
              <w:rPr>
                <w:sz w:val="18"/>
                <w:szCs w:val="18"/>
                <w:lang w:val="en-GB"/>
              </w:rPr>
              <w:lastRenderedPageBreak/>
              <w:t>Traumatic brain injur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E9A6A8C" w14:textId="77777777" w:rsidR="00DB56EB" w:rsidRPr="00AF7AF6" w:rsidRDefault="00DB56EB" w:rsidP="00966175">
            <w:pPr>
              <w:rPr>
                <w:sz w:val="18"/>
                <w:szCs w:val="18"/>
                <w:lang w:val="en-GB"/>
              </w:rPr>
            </w:pPr>
            <w:r w:rsidRPr="00AF7AF6">
              <w:rPr>
                <w:sz w:val="18"/>
                <w:szCs w:val="18"/>
                <w:lang w:val="en-GB"/>
              </w:rPr>
              <w:t>Nutritional interventions</w:t>
            </w:r>
          </w:p>
        </w:tc>
        <w:tc>
          <w:tcPr>
            <w:tcW w:w="0" w:type="auto"/>
            <w:tcBorders>
              <w:top w:val="single" w:sz="6" w:space="0" w:color="CCCCCC"/>
              <w:left w:val="single" w:sz="6" w:space="0" w:color="CCCCCC"/>
              <w:bottom w:val="single" w:sz="6" w:space="0" w:color="CCCCCC"/>
              <w:right w:val="single" w:sz="6" w:space="0" w:color="CCCCCC"/>
            </w:tcBorders>
          </w:tcPr>
          <w:p w14:paraId="54F62638" w14:textId="2330338F" w:rsidR="00DB56EB" w:rsidRPr="00AF7AF6" w:rsidRDefault="00DB56EB" w:rsidP="00966175">
            <w:pPr>
              <w:rPr>
                <w:rFonts w:eastAsiaTheme="minorHAnsi"/>
                <w:sz w:val="18"/>
                <w:szCs w:val="18"/>
                <w:lang w:val="en-GB"/>
              </w:rPr>
            </w:pPr>
            <w:r w:rsidRPr="00AF7AF6">
              <w:rPr>
                <w:sz w:val="18"/>
                <w:szCs w:val="18"/>
                <w:lang w:val="en-GB"/>
              </w:rPr>
              <w:t xml:space="preserve">McGeown, 2021 </w:t>
            </w:r>
            <w:r w:rsidRPr="00AF7AF6">
              <w:rPr>
                <w:sz w:val="18"/>
                <w:szCs w:val="18"/>
                <w:lang w:val="en-GB"/>
              </w:rPr>
              <w:fldChar w:fldCharType="begin">
                <w:fldData xml:space="preserve">PEVuZE5vdGU+PENpdGU+PEF1dGhvcj5NY0dlb3duPC9BdXRob3I+PFllYXI+MjAyMTwvWWVhcj48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NY0dlb3duPC9BdXRob3I+PFllYXI+MjAyMTwvWWVhcj48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33]</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2251661" w14:textId="77777777" w:rsidR="00DB56EB" w:rsidRPr="00AF7AF6" w:rsidRDefault="00DB56EB" w:rsidP="00966175">
            <w:pPr>
              <w:rPr>
                <w:sz w:val="18"/>
                <w:szCs w:val="18"/>
                <w:lang w:val="en-GB"/>
              </w:rPr>
            </w:pPr>
            <w:r w:rsidRPr="00AF7AF6">
              <w:rPr>
                <w:sz w:val="18"/>
                <w:szCs w:val="18"/>
                <w:lang w:val="en-GB"/>
              </w:rPr>
              <w:t>4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3D82728" w14:textId="77777777" w:rsidR="00DB56EB" w:rsidRPr="00AF7AF6" w:rsidRDefault="00DB56EB" w:rsidP="00966175">
            <w:pPr>
              <w:rPr>
                <w:sz w:val="18"/>
                <w:szCs w:val="18"/>
                <w:lang w:val="en-GB"/>
              </w:rPr>
            </w:pPr>
            <w:r w:rsidRPr="00AF7AF6">
              <w:rPr>
                <w:sz w:val="18"/>
                <w:szCs w:val="18"/>
                <w:lang w:val="en-GB"/>
              </w:rPr>
              <w:t>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66311E8" w14:textId="77777777" w:rsidR="00DB56EB" w:rsidRPr="00AF7AF6" w:rsidRDefault="00DB56EB" w:rsidP="00966175">
            <w:pPr>
              <w:rPr>
                <w:sz w:val="18"/>
                <w:szCs w:val="18"/>
                <w:lang w:val="en-GB"/>
              </w:rPr>
            </w:pPr>
            <w:r w:rsidRPr="00AF7AF6">
              <w:rPr>
                <w:sz w:val="18"/>
                <w:szCs w:val="18"/>
                <w:lang w:val="en-GB"/>
              </w:rPr>
              <w:t>Amino acids/fatty acids with promising results in animal traumatic brain injury studies. No clinical studies identified.</w:t>
            </w:r>
          </w:p>
        </w:tc>
      </w:tr>
      <w:tr w:rsidR="00DB56EB" w:rsidRPr="00AF7AF6" w14:paraId="12C29FB4"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6BF0CA0" w14:textId="77777777" w:rsidR="00DB56EB" w:rsidRPr="00AF7AF6" w:rsidRDefault="00DB56EB" w:rsidP="00966175">
            <w:pPr>
              <w:rPr>
                <w:sz w:val="18"/>
                <w:szCs w:val="18"/>
                <w:lang w:val="en-GB"/>
              </w:rPr>
            </w:pPr>
            <w:r w:rsidRPr="00AF7AF6">
              <w:rPr>
                <w:sz w:val="18"/>
                <w:szCs w:val="18"/>
                <w:lang w:val="en-GB"/>
              </w:rPr>
              <w:t>Traumatic brain injur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A542818" w14:textId="77777777" w:rsidR="00DB56EB" w:rsidRPr="00AF7AF6" w:rsidRDefault="00DB56EB" w:rsidP="00966175">
            <w:pPr>
              <w:rPr>
                <w:sz w:val="18"/>
                <w:szCs w:val="18"/>
                <w:lang w:val="en-GB"/>
              </w:rPr>
            </w:pPr>
            <w:r w:rsidRPr="00AF7AF6">
              <w:rPr>
                <w:sz w:val="18"/>
                <w:szCs w:val="18"/>
                <w:lang w:val="en-GB"/>
              </w:rPr>
              <w:t>N-Acetylcysteine</w:t>
            </w:r>
          </w:p>
        </w:tc>
        <w:tc>
          <w:tcPr>
            <w:tcW w:w="0" w:type="auto"/>
            <w:tcBorders>
              <w:top w:val="single" w:sz="6" w:space="0" w:color="CCCCCC"/>
              <w:left w:val="single" w:sz="6" w:space="0" w:color="CCCCCC"/>
              <w:bottom w:val="single" w:sz="6" w:space="0" w:color="CCCCCC"/>
              <w:right w:val="single" w:sz="6" w:space="0" w:color="CCCCCC"/>
            </w:tcBorders>
          </w:tcPr>
          <w:p w14:paraId="099315FC" w14:textId="1A8200CC" w:rsidR="00DB56EB" w:rsidRPr="00AF7AF6" w:rsidRDefault="00DB56EB" w:rsidP="00966175">
            <w:pPr>
              <w:rPr>
                <w:sz w:val="18"/>
                <w:szCs w:val="18"/>
                <w:lang w:val="en-GB"/>
              </w:rPr>
            </w:pPr>
            <w:r w:rsidRPr="00AF7AF6">
              <w:rPr>
                <w:sz w:val="18"/>
                <w:szCs w:val="18"/>
                <w:lang w:val="en-GB"/>
              </w:rPr>
              <w:t xml:space="preserve">Bhatti, 2017 </w:t>
            </w:r>
            <w:r w:rsidRPr="00AF7AF6">
              <w:rPr>
                <w:sz w:val="18"/>
                <w:szCs w:val="18"/>
                <w:lang w:val="en-GB"/>
              </w:rPr>
              <w:fldChar w:fldCharType="begin"/>
            </w:r>
            <w:r w:rsidR="00DE6AFE" w:rsidRPr="00AF7AF6">
              <w:rPr>
                <w:sz w:val="18"/>
                <w:szCs w:val="18"/>
                <w:lang w:val="en-GB"/>
              </w:rPr>
              <w:instrText xml:space="preserve"> ADDIN EN.CITE &lt;EndNote&gt;&lt;Cite&gt;&lt;Author&gt;Bhatti&lt;/Author&gt;&lt;Year&gt;2017&lt;/Year&gt;&lt;RecNum&gt;1252&lt;/RecNum&gt;&lt;DisplayText&gt;[34]&lt;/DisplayText&gt;&lt;record&gt;&lt;rec-number&gt;1252&lt;/rec-number&gt;&lt;foreign-keys&gt;&lt;key app="EN" db-id="fw5stdw25saxvne2wwcvvzdwer2vz0tv9z9z" timestamp="1655706840"&gt;1252&lt;/key&gt;&lt;/foreign-keys&gt;&lt;ref-type name="Journal Article"&gt;17&lt;/ref-type&gt;&lt;contributors&gt;&lt;authors&gt;&lt;author&gt;Bhatti, J.&lt;/author&gt;&lt;author&gt;Nascimento, B.&lt;/author&gt;&lt;author&gt;Akhtar, U.&lt;/author&gt;&lt;author&gt;Rhind, S. G.&lt;/author&gt;&lt;author&gt;Tien, H.&lt;/author&gt;&lt;author&gt;Nathens, A.&lt;/author&gt;&lt;author&gt;da Luz, L. T.&lt;/author&gt;&lt;/authors&gt;&lt;/contributors&gt;&lt;titles&gt;&lt;title&gt;Systematic Review of Human and Animal Studies Examining the Efficacy and Safety of N-Acetylcysteine (NAC) and N-Acetylcysteine Amide (NACA) in Traumatic Brain Injury: Impact on Neurofunctional Outcome and Biomarkers of Oxidative Stress and Inflammation&lt;/title&gt;&lt;secondary-title&gt;Frontiers in neurology [electronic resource].&lt;/secondary-title&gt;&lt;short-title&gt;Systematic Review of Human and Animal Studies Examining the Efficacy and Safety of N-Acetylcysteine (NAC) and N-Acetylcysteine Amide (NACA) in Traumatic Brain Injury: Impact on Neurofunctional Outcome and Biomarkers of Oxidative Stress and Inflammation&lt;/short-title&gt;&lt;/titles&gt;&lt;periodical&gt;&lt;full-title&gt;Frontiers in neurology [electronic resource].&lt;/full-title&gt;&lt;/periodical&gt;&lt;pages&gt;744&lt;/pages&gt;&lt;volume&gt;8&lt;/volume&gt;&lt;dates&gt;&lt;year&gt;2017&lt;/year&gt;&lt;/dates&gt;&lt;isbn&gt;1664-2295&lt;/isbn&gt;&lt;accession-num&gt;29387038&lt;/accession-num&gt;&lt;urls&gt;&lt;related-urls&gt;&lt;url&gt;https://ovidsp.ovid.com/ovidweb.cgi?T=JS&amp;amp;CSC=Y&amp;amp;NEWS=N&amp;amp;PAGE=fulltext&amp;amp;D=pmnm&amp;amp;AN=29387038&lt;/url&gt;&lt;/related-urls&gt;&lt;/urls&gt;&lt;electronic-resource-num&gt;10.3389/fneur.2017.00744&lt;/electronic-resource-num&gt;&lt;/record&gt;&lt;/Cite&gt;&lt;/EndNote&gt;</w:instrText>
            </w:r>
            <w:r w:rsidRPr="00AF7AF6">
              <w:rPr>
                <w:sz w:val="18"/>
                <w:szCs w:val="18"/>
                <w:lang w:val="en-GB"/>
              </w:rPr>
              <w:fldChar w:fldCharType="separate"/>
            </w:r>
            <w:r w:rsidR="00DE6AFE" w:rsidRPr="00AF7AF6">
              <w:rPr>
                <w:noProof/>
                <w:sz w:val="18"/>
                <w:szCs w:val="18"/>
                <w:lang w:val="en-GB"/>
              </w:rPr>
              <w:t>[34]</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ABF225C" w14:textId="77777777" w:rsidR="00DB56EB" w:rsidRPr="00AF7AF6" w:rsidRDefault="00DB56EB" w:rsidP="00966175">
            <w:pPr>
              <w:rPr>
                <w:sz w:val="18"/>
                <w:szCs w:val="18"/>
                <w:lang w:val="en-GB"/>
              </w:rPr>
            </w:pPr>
            <w:r w:rsidRPr="00AF7AF6">
              <w:rPr>
                <w:sz w:val="18"/>
                <w:szCs w:val="18"/>
                <w:lang w:val="en-GB"/>
              </w:rPr>
              <w:t>20</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1961E01" w14:textId="77777777" w:rsidR="00DB56EB" w:rsidRPr="00AF7AF6" w:rsidRDefault="00DB56EB" w:rsidP="00966175">
            <w:pPr>
              <w:rPr>
                <w:sz w:val="18"/>
                <w:szCs w:val="18"/>
                <w:lang w:val="en-GB"/>
              </w:rPr>
            </w:pPr>
            <w:r w:rsidRPr="00AF7AF6">
              <w:rPr>
                <w:sz w:val="18"/>
                <w:szCs w:val="18"/>
                <w:lang w:val="en-GB"/>
              </w:rPr>
              <w:t>3</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709EC7F" w14:textId="77777777" w:rsidR="00DB56EB" w:rsidRPr="00AF7AF6" w:rsidRDefault="00DB56EB" w:rsidP="00966175">
            <w:pPr>
              <w:rPr>
                <w:sz w:val="18"/>
                <w:szCs w:val="18"/>
                <w:lang w:val="en-GB"/>
              </w:rPr>
            </w:pPr>
            <w:r w:rsidRPr="00AF7AF6">
              <w:rPr>
                <w:sz w:val="18"/>
                <w:szCs w:val="18"/>
                <w:lang w:val="en-GB"/>
              </w:rPr>
              <w:t>N-</w:t>
            </w:r>
            <w:proofErr w:type="spellStart"/>
            <w:r w:rsidRPr="00AF7AF6">
              <w:rPr>
                <w:sz w:val="18"/>
                <w:szCs w:val="18"/>
                <w:lang w:val="en-GB"/>
              </w:rPr>
              <w:t>acetylcystein</w:t>
            </w:r>
            <w:proofErr w:type="spellEnd"/>
            <w:r w:rsidRPr="00AF7AF6">
              <w:rPr>
                <w:sz w:val="18"/>
                <w:szCs w:val="18"/>
                <w:lang w:val="en-GB"/>
              </w:rPr>
              <w:t xml:space="preserve"> with beneficial effect after brain injury in animals and humans.</w:t>
            </w:r>
          </w:p>
        </w:tc>
      </w:tr>
      <w:tr w:rsidR="00DB56EB" w:rsidRPr="00AF7AF6" w14:paraId="149CA5EF"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F756E84" w14:textId="77777777" w:rsidR="00DB56EB" w:rsidRPr="00AF7AF6" w:rsidRDefault="00DB56EB" w:rsidP="00966175">
            <w:pPr>
              <w:rPr>
                <w:sz w:val="18"/>
                <w:szCs w:val="18"/>
                <w:lang w:val="en-GB"/>
              </w:rPr>
            </w:pPr>
            <w:r w:rsidRPr="00AF7AF6">
              <w:rPr>
                <w:sz w:val="18"/>
                <w:szCs w:val="18"/>
                <w:lang w:val="en-GB"/>
              </w:rPr>
              <w:t>Traumatic brain injur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71DABA5" w14:textId="77777777" w:rsidR="00DB56EB" w:rsidRPr="00AF7AF6" w:rsidRDefault="00DB56EB" w:rsidP="00966175">
            <w:pPr>
              <w:rPr>
                <w:sz w:val="18"/>
                <w:szCs w:val="18"/>
                <w:lang w:val="en-GB"/>
              </w:rPr>
            </w:pPr>
            <w:proofErr w:type="spellStart"/>
            <w:r w:rsidRPr="00AF7AF6">
              <w:rPr>
                <w:sz w:val="18"/>
                <w:szCs w:val="18"/>
                <w:lang w:val="en-GB"/>
              </w:rPr>
              <w:t>Photobiomodulation</w:t>
            </w:r>
            <w:proofErr w:type="spellEnd"/>
          </w:p>
        </w:tc>
        <w:tc>
          <w:tcPr>
            <w:tcW w:w="0" w:type="auto"/>
            <w:tcBorders>
              <w:top w:val="single" w:sz="6" w:space="0" w:color="CCCCCC"/>
              <w:left w:val="single" w:sz="6" w:space="0" w:color="CCCCCC"/>
              <w:bottom w:val="single" w:sz="6" w:space="0" w:color="CCCCCC"/>
              <w:right w:val="single" w:sz="6" w:space="0" w:color="CCCCCC"/>
            </w:tcBorders>
          </w:tcPr>
          <w:p w14:paraId="784ED625" w14:textId="2CFEED9C" w:rsidR="00DB56EB" w:rsidRPr="00AF7AF6" w:rsidRDefault="00DB56EB" w:rsidP="00966175">
            <w:pPr>
              <w:rPr>
                <w:rFonts w:eastAsiaTheme="minorHAnsi"/>
                <w:sz w:val="18"/>
                <w:szCs w:val="18"/>
                <w:lang w:val="en-GB"/>
              </w:rPr>
            </w:pPr>
            <w:r w:rsidRPr="00AF7AF6">
              <w:rPr>
                <w:sz w:val="18"/>
                <w:szCs w:val="18"/>
                <w:lang w:val="en-GB"/>
              </w:rPr>
              <w:t xml:space="preserve">Stevens, 2022 </w:t>
            </w:r>
            <w:r w:rsidRPr="00AF7AF6">
              <w:rPr>
                <w:sz w:val="18"/>
                <w:szCs w:val="18"/>
                <w:lang w:val="en-GB"/>
              </w:rPr>
              <w:fldChar w:fldCharType="begin"/>
            </w:r>
            <w:r w:rsidR="00DE6AFE" w:rsidRPr="00AF7AF6">
              <w:rPr>
                <w:sz w:val="18"/>
                <w:szCs w:val="18"/>
                <w:lang w:val="en-GB"/>
              </w:rPr>
              <w:instrText xml:space="preserve"> ADDIN EN.CITE &lt;EndNote&gt;&lt;Cite&gt;&lt;Author&gt;Stevens&lt;/Author&gt;&lt;Year&gt;2022&lt;/Year&gt;&lt;RecNum&gt;2631&lt;/RecNum&gt;&lt;DisplayText&gt;[35]&lt;/DisplayText&gt;&lt;record&gt;&lt;rec-number&gt;2631&lt;/rec-number&gt;&lt;foreign-keys&gt;&lt;key app="EN" db-id="fw5stdw25saxvne2wwcvvzdwer2vz0tv9z9z" timestamp="1655706841"&gt;2631&lt;/key&gt;&lt;/foreign-keys&gt;&lt;ref-type name="Journal Article"&gt;17&lt;/ref-type&gt;&lt;contributors&gt;&lt;authors&gt;&lt;author&gt;Stevens, A. R.&lt;/author&gt;&lt;author&gt;Hadis, M.&lt;/author&gt;&lt;author&gt;Milward, M. R.&lt;/author&gt;&lt;author&gt;Ahmed, Z.&lt;/author&gt;&lt;author&gt;Belli, A.&lt;/author&gt;&lt;author&gt;Palin, W. M.&lt;/author&gt;&lt;author&gt;Davies, D. J.&lt;/author&gt;&lt;/authors&gt;&lt;/contributors&gt;&lt;titles&gt;&lt;title&gt;Photobiomodulation in acute traumatic brain injury: a systematic review and meta-analysis&lt;/title&gt;&lt;secondary-title&gt;Journal of Neurotrauma&lt;/secondary-title&gt;&lt;short-title&gt;Photobiomodulation in acute traumatic brain injury: a systematic review and meta-analysis&lt;/short-title&gt;&lt;/titles&gt;&lt;pages&gt;13&lt;/pages&gt;&lt;volume&gt;13&lt;/volume&gt;&lt;dates&gt;&lt;year&gt;2022&lt;/year&gt;&lt;pub-dates&gt;&lt;date&gt;Jun 13&lt;/date&gt;&lt;/pub-dates&gt;&lt;/dates&gt;&lt;isbn&gt;1557-9042&lt;/isbn&gt;&lt;accession-num&gt;35698294&lt;/accession-num&gt;&lt;urls&gt;&lt;related-urls&gt;&lt;url&gt;https://ovidsp.ovid.com/ovidweb.cgi?T=JS&amp;amp;CSC=Y&amp;amp;NEWS=N&amp;amp;PAGE=fulltext&amp;amp;D=medp&amp;amp;AN=35698294&lt;/url&gt;&lt;/related-urls&gt;&lt;/urls&gt;&lt;electronic-resource-num&gt;10.1089/neu.2022.0140&lt;/electronic-resource-num&gt;&lt;/record&gt;&lt;/Cite&gt;&lt;/EndNote&gt;</w:instrText>
            </w:r>
            <w:r w:rsidRPr="00AF7AF6">
              <w:rPr>
                <w:sz w:val="18"/>
                <w:szCs w:val="18"/>
                <w:lang w:val="en-GB"/>
              </w:rPr>
              <w:fldChar w:fldCharType="separate"/>
            </w:r>
            <w:r w:rsidR="00DE6AFE" w:rsidRPr="00AF7AF6">
              <w:rPr>
                <w:noProof/>
                <w:sz w:val="18"/>
                <w:szCs w:val="18"/>
                <w:lang w:val="en-GB"/>
              </w:rPr>
              <w:t>[35]</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37A374A" w14:textId="77777777" w:rsidR="00DB56EB" w:rsidRPr="00AF7AF6" w:rsidRDefault="00DB56EB" w:rsidP="00966175">
            <w:pPr>
              <w:rPr>
                <w:sz w:val="18"/>
                <w:szCs w:val="18"/>
                <w:lang w:val="en-GB"/>
              </w:rPr>
            </w:pPr>
            <w:r w:rsidRPr="00AF7AF6">
              <w:rPr>
                <w:sz w:val="18"/>
                <w:szCs w:val="18"/>
                <w:lang w:val="en-GB"/>
              </w:rPr>
              <w:t>1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2A7D074" w14:textId="77777777" w:rsidR="00DB56EB" w:rsidRPr="00AF7AF6" w:rsidRDefault="00DB56EB" w:rsidP="00966175">
            <w:pPr>
              <w:rPr>
                <w:sz w:val="18"/>
                <w:szCs w:val="18"/>
                <w:lang w:val="en-GB"/>
              </w:rPr>
            </w:pPr>
            <w:r w:rsidRPr="00AF7AF6">
              <w:rPr>
                <w:sz w:val="18"/>
                <w:szCs w:val="18"/>
                <w:lang w:val="en-GB"/>
              </w:rPr>
              <w:t>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AF498F3" w14:textId="77777777" w:rsidR="00DB56EB" w:rsidRPr="00AF7AF6" w:rsidRDefault="00DB56EB" w:rsidP="00966175">
            <w:pPr>
              <w:rPr>
                <w:sz w:val="18"/>
                <w:szCs w:val="18"/>
                <w:lang w:val="en-GB"/>
              </w:rPr>
            </w:pPr>
            <w:proofErr w:type="spellStart"/>
            <w:r w:rsidRPr="00AF7AF6">
              <w:rPr>
                <w:sz w:val="18"/>
                <w:szCs w:val="18"/>
                <w:lang w:val="en-GB"/>
              </w:rPr>
              <w:t>Photobiomodulation</w:t>
            </w:r>
            <w:proofErr w:type="spellEnd"/>
            <w:r w:rsidRPr="00AF7AF6">
              <w:rPr>
                <w:sz w:val="18"/>
                <w:szCs w:val="18"/>
                <w:lang w:val="en-GB"/>
              </w:rPr>
              <w:t xml:space="preserve"> in animal studies seemed promising, the translational success is still unclear with at best few case series in humans being published.</w:t>
            </w:r>
          </w:p>
        </w:tc>
      </w:tr>
      <w:tr w:rsidR="00DB56EB" w:rsidRPr="00AF7AF6" w14:paraId="6820F860"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8966B69" w14:textId="77777777" w:rsidR="00DB56EB" w:rsidRPr="00AF7AF6" w:rsidRDefault="00DB56EB" w:rsidP="00966175">
            <w:pPr>
              <w:rPr>
                <w:sz w:val="18"/>
                <w:szCs w:val="18"/>
                <w:lang w:val="en-GB"/>
              </w:rPr>
            </w:pPr>
            <w:r w:rsidRPr="00AF7AF6">
              <w:rPr>
                <w:sz w:val="18"/>
                <w:szCs w:val="18"/>
                <w:lang w:val="en-GB"/>
              </w:rPr>
              <w:t>Spinal cord injur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DA36DB8" w14:textId="77777777" w:rsidR="00DB56EB" w:rsidRPr="00AF7AF6" w:rsidRDefault="00DB56EB" w:rsidP="00966175">
            <w:pPr>
              <w:rPr>
                <w:sz w:val="18"/>
                <w:szCs w:val="18"/>
                <w:lang w:val="en-GB"/>
              </w:rPr>
            </w:pPr>
            <w:proofErr w:type="spellStart"/>
            <w:r w:rsidRPr="00AF7AF6">
              <w:rPr>
                <w:sz w:val="18"/>
                <w:szCs w:val="18"/>
                <w:lang w:val="en-GB"/>
              </w:rPr>
              <w:t>Riluzole</w:t>
            </w:r>
            <w:proofErr w:type="spellEnd"/>
            <w:r w:rsidRPr="00AF7AF6">
              <w:rPr>
                <w:sz w:val="18"/>
                <w:szCs w:val="18"/>
                <w:lang w:val="en-GB"/>
              </w:rPr>
              <w:t xml:space="preserve">, </w:t>
            </w:r>
            <w:proofErr w:type="spellStart"/>
            <w:r w:rsidRPr="00AF7AF6">
              <w:rPr>
                <w:sz w:val="18"/>
                <w:szCs w:val="18"/>
                <w:lang w:val="en-GB"/>
              </w:rPr>
              <w:t>cethrin</w:t>
            </w:r>
            <w:proofErr w:type="spellEnd"/>
            <w:r w:rsidRPr="00AF7AF6">
              <w:rPr>
                <w:sz w:val="18"/>
                <w:szCs w:val="18"/>
                <w:lang w:val="en-GB"/>
              </w:rPr>
              <w:t>, early surgical decompression</w:t>
            </w:r>
          </w:p>
        </w:tc>
        <w:tc>
          <w:tcPr>
            <w:tcW w:w="0" w:type="auto"/>
            <w:tcBorders>
              <w:top w:val="single" w:sz="6" w:space="0" w:color="CCCCCC"/>
              <w:left w:val="single" w:sz="6" w:space="0" w:color="CCCCCC"/>
              <w:bottom w:val="single" w:sz="6" w:space="0" w:color="CCCCCC"/>
              <w:right w:val="single" w:sz="6" w:space="0" w:color="CCCCCC"/>
            </w:tcBorders>
          </w:tcPr>
          <w:p w14:paraId="21B4E5C4" w14:textId="665C644C" w:rsidR="00DB56EB" w:rsidRPr="00AF7AF6" w:rsidRDefault="00DB56EB" w:rsidP="00966175">
            <w:pPr>
              <w:rPr>
                <w:sz w:val="18"/>
                <w:szCs w:val="18"/>
                <w:lang w:val="en-GB"/>
              </w:rPr>
            </w:pPr>
            <w:r w:rsidRPr="00AF7AF6">
              <w:rPr>
                <w:sz w:val="18"/>
                <w:szCs w:val="18"/>
                <w:lang w:val="en-GB"/>
              </w:rPr>
              <w:t xml:space="preserve">Cadotte, 2011 </w:t>
            </w:r>
            <w:r w:rsidRPr="00AF7AF6">
              <w:rPr>
                <w:sz w:val="18"/>
                <w:szCs w:val="18"/>
                <w:lang w:val="en-GB"/>
              </w:rPr>
              <w:fldChar w:fldCharType="begin">
                <w:fldData xml:space="preserve">PEVuZE5vdGU+PENpdGU+PEF1dGhvcj5DYWRvdHRlPC9BdXRob3I+PFllYXI+MjAxMTwvWWVhcj48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DYWRvdHRlPC9BdXRob3I+PFllYXI+MjAxMTwvWWVhcj48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36]</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3DF5357" w14:textId="77777777" w:rsidR="00DB56EB" w:rsidRPr="00AF7AF6" w:rsidRDefault="00DB56EB" w:rsidP="00966175">
            <w:pPr>
              <w:rPr>
                <w:sz w:val="18"/>
                <w:szCs w:val="18"/>
                <w:lang w:val="en-GB"/>
              </w:rPr>
            </w:pPr>
            <w:r w:rsidRPr="00AF7AF6">
              <w:rPr>
                <w:sz w:val="18"/>
                <w:szCs w:val="18"/>
                <w:lang w:val="en-GB"/>
              </w:rPr>
              <w:t>19</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98D00DB" w14:textId="77777777" w:rsidR="00DB56EB" w:rsidRPr="00AF7AF6" w:rsidRDefault="00DB56EB" w:rsidP="00966175">
            <w:pPr>
              <w:rPr>
                <w:sz w:val="18"/>
                <w:szCs w:val="18"/>
                <w:lang w:val="en-GB"/>
              </w:rPr>
            </w:pPr>
            <w:r w:rsidRPr="00AF7AF6">
              <w:rPr>
                <w:sz w:val="18"/>
                <w:szCs w:val="18"/>
                <w:lang w:val="en-GB"/>
              </w:rPr>
              <w:t>2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16699A4" w14:textId="77777777" w:rsidR="00DB56EB" w:rsidRPr="00AF7AF6" w:rsidRDefault="00DB56EB" w:rsidP="00966175">
            <w:pPr>
              <w:rPr>
                <w:sz w:val="18"/>
                <w:szCs w:val="18"/>
                <w:lang w:val="en-GB"/>
              </w:rPr>
            </w:pPr>
            <w:r w:rsidRPr="00AF7AF6">
              <w:rPr>
                <w:sz w:val="18"/>
                <w:szCs w:val="18"/>
                <w:lang w:val="en-GB"/>
              </w:rPr>
              <w:t>Assessed the translation of three selected therapies with promising early clinical trials for spinal cord injury (</w:t>
            </w:r>
            <w:proofErr w:type="spellStart"/>
            <w:r w:rsidRPr="00AF7AF6">
              <w:rPr>
                <w:sz w:val="18"/>
                <w:szCs w:val="18"/>
                <w:lang w:val="en-GB"/>
              </w:rPr>
              <w:t>riluzole</w:t>
            </w:r>
            <w:proofErr w:type="spellEnd"/>
            <w:r w:rsidRPr="00AF7AF6">
              <w:rPr>
                <w:sz w:val="18"/>
                <w:szCs w:val="18"/>
                <w:lang w:val="en-GB"/>
              </w:rPr>
              <w:t xml:space="preserve">, a sodium channel blocker with potential neuroprotective effects, </w:t>
            </w:r>
            <w:proofErr w:type="spellStart"/>
            <w:r w:rsidRPr="00AF7AF6">
              <w:rPr>
                <w:sz w:val="18"/>
                <w:szCs w:val="18"/>
                <w:lang w:val="en-GB"/>
              </w:rPr>
              <w:t>Cethrin</w:t>
            </w:r>
            <w:proofErr w:type="spellEnd"/>
            <w:r w:rsidRPr="00AF7AF6">
              <w:rPr>
                <w:sz w:val="18"/>
                <w:szCs w:val="18"/>
                <w:lang w:val="en-GB"/>
              </w:rPr>
              <w:t>, a Rho-antagonist, and early surgical decompression animal to clinical trials).</w:t>
            </w:r>
          </w:p>
        </w:tc>
      </w:tr>
      <w:tr w:rsidR="00DB56EB" w:rsidRPr="00AF7AF6" w14:paraId="10F92B54"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3E565DF" w14:textId="77777777" w:rsidR="00DB56EB" w:rsidRPr="00AF7AF6" w:rsidRDefault="00DB56EB" w:rsidP="00966175">
            <w:pPr>
              <w:rPr>
                <w:sz w:val="18"/>
                <w:szCs w:val="18"/>
                <w:lang w:val="en-GB"/>
              </w:rPr>
            </w:pPr>
            <w:r w:rsidRPr="00AF7AF6">
              <w:rPr>
                <w:sz w:val="18"/>
                <w:szCs w:val="18"/>
                <w:lang w:val="en-GB"/>
              </w:rPr>
              <w:t>Segmental nerve defect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282048A" w14:textId="77777777" w:rsidR="00DB56EB" w:rsidRPr="00AF7AF6" w:rsidRDefault="00DB56EB" w:rsidP="00966175">
            <w:pPr>
              <w:rPr>
                <w:sz w:val="18"/>
                <w:szCs w:val="18"/>
                <w:lang w:val="en-GB"/>
              </w:rPr>
            </w:pPr>
            <w:r w:rsidRPr="00AF7AF6">
              <w:rPr>
                <w:sz w:val="18"/>
                <w:szCs w:val="18"/>
                <w:lang w:val="en-GB"/>
              </w:rPr>
              <w:t>Autologous nerve grafts</w:t>
            </w:r>
          </w:p>
        </w:tc>
        <w:tc>
          <w:tcPr>
            <w:tcW w:w="0" w:type="auto"/>
            <w:tcBorders>
              <w:top w:val="single" w:sz="6" w:space="0" w:color="CCCCCC"/>
              <w:left w:val="single" w:sz="6" w:space="0" w:color="CCCCCC"/>
              <w:bottom w:val="single" w:sz="6" w:space="0" w:color="CCCCCC"/>
              <w:right w:val="single" w:sz="6" w:space="0" w:color="CCCCCC"/>
            </w:tcBorders>
          </w:tcPr>
          <w:p w14:paraId="70F4E484" w14:textId="18957787" w:rsidR="00DB56EB" w:rsidRPr="00AF7AF6" w:rsidRDefault="00DB56EB" w:rsidP="00966175">
            <w:pPr>
              <w:rPr>
                <w:sz w:val="18"/>
                <w:szCs w:val="18"/>
                <w:lang w:val="en-GB"/>
              </w:rPr>
            </w:pPr>
            <w:r w:rsidRPr="00AF7AF6">
              <w:rPr>
                <w:sz w:val="18"/>
                <w:szCs w:val="18"/>
                <w:lang w:val="en-GB"/>
              </w:rPr>
              <w:t>Heinzel, 2021</w:t>
            </w:r>
            <w:r w:rsidRPr="00AF7AF6">
              <w:rPr>
                <w:sz w:val="18"/>
                <w:szCs w:val="18"/>
                <w:lang w:val="en-GB"/>
              </w:rPr>
              <w:fldChar w:fldCharType="begin"/>
            </w:r>
            <w:r w:rsidR="00DE6AFE" w:rsidRPr="00AF7AF6">
              <w:rPr>
                <w:sz w:val="18"/>
                <w:szCs w:val="18"/>
                <w:lang w:val="en-GB"/>
              </w:rPr>
              <w:instrText xml:space="preserve"> ADDIN EN.CITE &lt;EndNote&gt;&lt;Cite&gt;&lt;Author&gt;Heinzel&lt;/Author&gt;&lt;Year&gt;2021&lt;/Year&gt;&lt;RecNum&gt;669&lt;/RecNum&gt;&lt;DisplayText&gt;[37]&lt;/DisplayText&gt;&lt;record&gt;&lt;rec-number&gt;669&lt;/rec-number&gt;&lt;foreign-keys&gt;&lt;key app="EN" db-id="fw5stdw25saxvne2wwcvvzdwer2vz0tv9z9z" timestamp="1655706839"&gt;669&lt;/key&gt;&lt;/foreign-keys&gt;&lt;ref-type name="Journal Article"&gt;17&lt;/ref-type&gt;&lt;contributors&gt;&lt;authors&gt;&lt;author&gt;Heinzel, J. C.&lt;/author&gt;&lt;author&gt;Quyen Nguyen, M.&lt;/author&gt;&lt;author&gt;Kefalianakis, L.&lt;/author&gt;&lt;author&gt;Prahm, C.&lt;/author&gt;&lt;author&gt;Daigeler, A.&lt;/author&gt;&lt;author&gt;Hercher, D.&lt;/author&gt;&lt;author&gt;Kolbenschlag, J.&lt;/author&gt;&lt;/authors&gt;&lt;/contributors&gt;&lt;titles&gt;&lt;title&gt;A systematic review and meta-analysis of studies comparing muscle-in-vein conduits with autologous nerve grafts for nerve reconstruction&lt;/title&gt;&lt;secondary-title&gt;Scientific Reports&lt;/secondary-title&gt;&lt;short-title&gt;A systematic review and meta-analysis of studies comparing muscle-in-vein conduits with autologous nerve grafts for nerve reconstruction&lt;/short-title&gt;&lt;/titles&gt;&lt;periodical&gt;&lt;full-title&gt;Scientific Reports&lt;/full-title&gt;&lt;/periodical&gt;&lt;pages&gt;11691&lt;/pages&gt;&lt;volume&gt;11&lt;/volume&gt;&lt;number&gt;1&lt;/number&gt;&lt;keywords&gt;&lt;keyword&gt;Animals&lt;/keyword&gt;&lt;keyword&gt;Humans&lt;/keyword&gt;&lt;keyword&gt;*Nerve Regeneration/ph [Physiology]&lt;/keyword&gt;&lt;keyword&gt;*Nervous System Diseases/pp [Physiopathology]&lt;/keyword&gt;&lt;keyword&gt;Translational Research, Biomedical&lt;/keyword&gt;&lt;keyword&gt;*Wounds and Injuries/pp [Physiopathology]&lt;/keyword&gt;&lt;/keywords&gt;&lt;dates&gt;&lt;year&gt;2021&lt;/year&gt;&lt;pub-dates&gt;&lt;date&gt;06 03&lt;/date&gt;&lt;/pub-dates&gt;&lt;/dates&gt;&lt;isbn&gt;2045-2322&lt;/isbn&gt;&lt;accession-num&gt;34083605&lt;/accession-num&gt;&lt;urls&gt;&lt;related-urls&gt;&lt;url&gt;https://ovidsp.ovid.com/ovidweb.cgi?T=JS&amp;amp;CSC=Y&amp;amp;NEWS=N&amp;amp;PAGE=fulltext&amp;amp;D=med19&amp;amp;AN=34083605&lt;/url&gt;&lt;/related-urls&gt;&lt;/urls&gt;&lt;electronic-resource-num&gt;10.1038/s41598-021-90956-3&lt;/electronic-resource-num&gt;&lt;/record&gt;&lt;/Cite&gt;&lt;/EndNote&gt;</w:instrText>
            </w:r>
            <w:r w:rsidRPr="00AF7AF6">
              <w:rPr>
                <w:sz w:val="18"/>
                <w:szCs w:val="18"/>
                <w:lang w:val="en-GB"/>
              </w:rPr>
              <w:fldChar w:fldCharType="separate"/>
            </w:r>
            <w:r w:rsidR="00DE6AFE" w:rsidRPr="00AF7AF6">
              <w:rPr>
                <w:noProof/>
                <w:sz w:val="18"/>
                <w:szCs w:val="18"/>
                <w:lang w:val="en-GB"/>
              </w:rPr>
              <w:t>[37]</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DEF999B" w14:textId="77777777" w:rsidR="00DB56EB" w:rsidRPr="00AF7AF6" w:rsidRDefault="00DB56EB" w:rsidP="00966175">
            <w:pPr>
              <w:rPr>
                <w:sz w:val="18"/>
                <w:szCs w:val="18"/>
                <w:lang w:val="en-GB"/>
              </w:rPr>
            </w:pPr>
            <w:r w:rsidRPr="00AF7AF6">
              <w:rPr>
                <w:sz w:val="18"/>
                <w:szCs w:val="18"/>
                <w:lang w:val="en-GB"/>
              </w:rPr>
              <w:t>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BE4C0AC" w14:textId="77777777" w:rsidR="00DB56EB" w:rsidRPr="00AF7AF6" w:rsidRDefault="00DB56EB" w:rsidP="00966175">
            <w:pPr>
              <w:rPr>
                <w:sz w:val="18"/>
                <w:szCs w:val="18"/>
                <w:lang w:val="en-GB"/>
              </w:rPr>
            </w:pPr>
            <w:r w:rsidRPr="00AF7AF6">
              <w:rPr>
                <w:sz w:val="18"/>
                <w:szCs w:val="18"/>
                <w:lang w:val="en-GB"/>
              </w:rPr>
              <w:t>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1C07FF1" w14:textId="77777777" w:rsidR="00DB56EB" w:rsidRPr="00AF7AF6" w:rsidRDefault="00DB56EB" w:rsidP="00966175">
            <w:pPr>
              <w:rPr>
                <w:sz w:val="18"/>
                <w:szCs w:val="18"/>
                <w:lang w:val="en-GB"/>
              </w:rPr>
            </w:pPr>
            <w:r w:rsidRPr="00AF7AF6">
              <w:rPr>
                <w:sz w:val="18"/>
                <w:szCs w:val="18"/>
                <w:lang w:val="en-GB"/>
              </w:rPr>
              <w:t xml:space="preserve">Discrepancies regarding the methodological approaches between animals and humans. Grafts were effective in animals but only modestly effective in humans. </w:t>
            </w:r>
          </w:p>
        </w:tc>
      </w:tr>
      <w:tr w:rsidR="00DB56EB" w:rsidRPr="00AF7AF6" w14:paraId="175ADC3C"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1FFE2C6" w14:textId="77777777" w:rsidR="00DB56EB" w:rsidRPr="00AF7AF6" w:rsidRDefault="00DB56EB" w:rsidP="00966175">
            <w:pPr>
              <w:rPr>
                <w:sz w:val="18"/>
                <w:szCs w:val="18"/>
                <w:lang w:val="en-GB"/>
              </w:rPr>
            </w:pPr>
            <w:r w:rsidRPr="00AF7AF6">
              <w:rPr>
                <w:sz w:val="18"/>
                <w:szCs w:val="18"/>
                <w:lang w:val="en-GB"/>
              </w:rPr>
              <w:t>Peripheral nerve injury</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0AB94AF" w14:textId="77777777" w:rsidR="00DB56EB" w:rsidRPr="00AF7AF6" w:rsidRDefault="00DB56EB" w:rsidP="00966175">
            <w:pPr>
              <w:rPr>
                <w:sz w:val="18"/>
                <w:szCs w:val="18"/>
                <w:lang w:val="en-GB"/>
              </w:rPr>
            </w:pPr>
            <w:r w:rsidRPr="00AF7AF6">
              <w:rPr>
                <w:sz w:val="18"/>
                <w:szCs w:val="18"/>
                <w:lang w:val="en-GB"/>
              </w:rPr>
              <w:t>Electrical stimulation</w:t>
            </w:r>
          </w:p>
        </w:tc>
        <w:tc>
          <w:tcPr>
            <w:tcW w:w="0" w:type="auto"/>
            <w:tcBorders>
              <w:top w:val="single" w:sz="6" w:space="0" w:color="CCCCCC"/>
              <w:left w:val="single" w:sz="6" w:space="0" w:color="CCCCCC"/>
              <w:bottom w:val="single" w:sz="6" w:space="0" w:color="CCCCCC"/>
              <w:right w:val="single" w:sz="6" w:space="0" w:color="CCCCCC"/>
            </w:tcBorders>
          </w:tcPr>
          <w:p w14:paraId="2173AD61" w14:textId="5DE27D77" w:rsidR="00DB56EB" w:rsidRPr="00AF7AF6" w:rsidRDefault="00DB56EB" w:rsidP="00966175">
            <w:pPr>
              <w:rPr>
                <w:sz w:val="18"/>
                <w:szCs w:val="18"/>
                <w:lang w:val="en-GB"/>
              </w:rPr>
            </w:pPr>
            <w:r w:rsidRPr="00AF7AF6">
              <w:rPr>
                <w:sz w:val="18"/>
                <w:szCs w:val="18"/>
                <w:lang w:val="en-GB"/>
              </w:rPr>
              <w:t xml:space="preserve">Ransom, 2020 </w:t>
            </w:r>
            <w:r w:rsidRPr="00AF7AF6">
              <w:rPr>
                <w:sz w:val="18"/>
                <w:szCs w:val="18"/>
                <w:lang w:val="en-GB"/>
              </w:rPr>
              <w:fldChar w:fldCharType="begin">
                <w:fldData xml:space="preserve">PEVuZE5vdGU+PENpdGU+PEF1dGhvcj5SYW5zb208L0F1dGhvcj48WWVhcj4yMDIwPC9ZZWFyPjxS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</w:fldData>
              </w:fldChar>
            </w:r>
            <w:r w:rsidR="00DE6AFE" w:rsidRPr="00AF7AF6">
              <w:rPr>
                <w:sz w:val="18"/>
                <w:szCs w:val="18"/>
                <w:lang w:val="en-GB"/>
              </w:rPr>
              <w:instrText xml:space="preserve"> ADDIN EN.CITE </w:instrText>
            </w:r>
            <w:r w:rsidR="00DE6AFE" w:rsidRPr="00AF7AF6">
              <w:rPr>
                <w:sz w:val="18"/>
                <w:szCs w:val="18"/>
                <w:lang w:val="en-GB"/>
              </w:rPr>
              <w:fldChar w:fldCharType="begin">
                <w:fldData xml:space="preserve">PEVuZE5vdGU+PENpdGU+PEF1dGhvcj5SYW5zb208L0F1dGhvcj48WWVhcj4yMDIwPC9ZZWFyPjxS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</w:fldData>
              </w:fldChar>
            </w:r>
            <w:r w:rsidR="00DE6AFE" w:rsidRPr="00AF7AF6">
              <w:rPr>
                <w:sz w:val="18"/>
                <w:szCs w:val="18"/>
                <w:lang w:val="en-GB"/>
              </w:rPr>
              <w:instrText xml:space="preserve"> ADDIN EN.CITE.DATA </w:instrText>
            </w:r>
            <w:r w:rsidR="00DE6AFE" w:rsidRPr="00AF7AF6">
              <w:rPr>
                <w:sz w:val="18"/>
                <w:szCs w:val="18"/>
                <w:lang w:val="en-GB"/>
              </w:rPr>
            </w:r>
            <w:r w:rsidR="00DE6AFE" w:rsidRPr="00AF7AF6">
              <w:rPr>
                <w:sz w:val="18"/>
                <w:szCs w:val="18"/>
                <w:lang w:val="en-GB"/>
              </w:rPr>
              <w:fldChar w:fldCharType="end"/>
            </w:r>
            <w:r w:rsidRPr="00AF7AF6">
              <w:rPr>
                <w:sz w:val="18"/>
                <w:szCs w:val="18"/>
                <w:lang w:val="en-GB"/>
              </w:rPr>
            </w:r>
            <w:r w:rsidRPr="00AF7AF6">
              <w:rPr>
                <w:sz w:val="18"/>
                <w:szCs w:val="18"/>
                <w:lang w:val="en-GB"/>
              </w:rPr>
              <w:fldChar w:fldCharType="separate"/>
            </w:r>
            <w:r w:rsidR="00DE6AFE" w:rsidRPr="00AF7AF6">
              <w:rPr>
                <w:noProof/>
                <w:sz w:val="18"/>
                <w:szCs w:val="18"/>
                <w:lang w:val="en-GB"/>
              </w:rPr>
              <w:t>[38]</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DCF37BB" w14:textId="77777777" w:rsidR="00DB56EB" w:rsidRPr="00AF7AF6" w:rsidRDefault="00DB56EB" w:rsidP="00966175">
            <w:pPr>
              <w:rPr>
                <w:sz w:val="18"/>
                <w:szCs w:val="18"/>
                <w:lang w:val="en-GB"/>
              </w:rPr>
            </w:pPr>
            <w:r w:rsidRPr="00AF7AF6">
              <w:rPr>
                <w:sz w:val="18"/>
                <w:szCs w:val="18"/>
                <w:lang w:val="en-GB"/>
              </w:rPr>
              <w:t>N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199E470" w14:textId="77777777" w:rsidR="00DB56EB" w:rsidRPr="00AF7AF6" w:rsidRDefault="00DB56EB" w:rsidP="00966175">
            <w:pPr>
              <w:rPr>
                <w:sz w:val="18"/>
                <w:szCs w:val="18"/>
                <w:lang w:val="en-GB"/>
              </w:rPr>
            </w:pPr>
            <w:r w:rsidRPr="00AF7AF6">
              <w:rPr>
                <w:sz w:val="18"/>
                <w:szCs w:val="18"/>
                <w:lang w:val="en-GB"/>
              </w:rPr>
              <w:t>NA</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7DD7EEB" w14:textId="77777777" w:rsidR="00DB56EB" w:rsidRPr="00AF7AF6" w:rsidRDefault="00DB56EB" w:rsidP="00966175">
            <w:pPr>
              <w:rPr>
                <w:sz w:val="18"/>
                <w:szCs w:val="18"/>
                <w:lang w:val="en-GB"/>
              </w:rPr>
            </w:pPr>
            <w:r w:rsidRPr="00AF7AF6">
              <w:rPr>
                <w:sz w:val="18"/>
                <w:szCs w:val="18"/>
                <w:lang w:val="en-GB"/>
              </w:rPr>
              <w:t>Electrical stimulation promoted nerve regeneration in animals and humans.</w:t>
            </w:r>
          </w:p>
        </w:tc>
      </w:tr>
      <w:tr w:rsidR="00DB56EB" w:rsidRPr="00AF7AF6" w14:paraId="32E7C0AF"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3BF9BA1" w14:textId="77777777" w:rsidR="00DB56EB" w:rsidRPr="00AF7AF6" w:rsidRDefault="00DB56EB" w:rsidP="00966175">
            <w:pPr>
              <w:rPr>
                <w:sz w:val="18"/>
                <w:szCs w:val="18"/>
                <w:lang w:val="en-GB"/>
              </w:rPr>
            </w:pPr>
            <w:r w:rsidRPr="00AF7AF6">
              <w:rPr>
                <w:sz w:val="18"/>
                <w:szCs w:val="18"/>
                <w:lang w:val="en-GB"/>
              </w:rPr>
              <w:t>Neurological diseases</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8C21AF3" w14:textId="77777777" w:rsidR="00DB56EB" w:rsidRPr="00AF7AF6" w:rsidRDefault="00DB56EB" w:rsidP="00966175">
            <w:pPr>
              <w:rPr>
                <w:sz w:val="18"/>
                <w:szCs w:val="18"/>
                <w:lang w:val="en-GB"/>
              </w:rPr>
            </w:pPr>
            <w:r w:rsidRPr="00AF7AF6">
              <w:rPr>
                <w:sz w:val="18"/>
                <w:szCs w:val="18"/>
                <w:lang w:val="en-GB"/>
              </w:rPr>
              <w:t>Vitamin C</w:t>
            </w:r>
          </w:p>
        </w:tc>
        <w:tc>
          <w:tcPr>
            <w:tcW w:w="0" w:type="auto"/>
            <w:tcBorders>
              <w:top w:val="single" w:sz="6" w:space="0" w:color="CCCCCC"/>
              <w:left w:val="single" w:sz="6" w:space="0" w:color="CCCCCC"/>
              <w:bottom w:val="single" w:sz="6" w:space="0" w:color="CCCCCC"/>
              <w:right w:val="single" w:sz="6" w:space="0" w:color="CCCCCC"/>
            </w:tcBorders>
          </w:tcPr>
          <w:p w14:paraId="09909D3E" w14:textId="51FDF077" w:rsidR="00DB56EB" w:rsidRPr="00AF7AF6" w:rsidRDefault="00DB56EB" w:rsidP="00966175">
            <w:pPr>
              <w:rPr>
                <w:sz w:val="18"/>
                <w:szCs w:val="18"/>
                <w:lang w:val="en-GB"/>
              </w:rPr>
            </w:pPr>
            <w:proofErr w:type="spellStart"/>
            <w:r w:rsidRPr="00AF7AF6">
              <w:rPr>
                <w:sz w:val="18"/>
                <w:szCs w:val="18"/>
                <w:lang w:val="en-GB"/>
              </w:rPr>
              <w:t>Kangisser</w:t>
            </w:r>
            <w:proofErr w:type="spellEnd"/>
            <w:r w:rsidRPr="00AF7AF6">
              <w:rPr>
                <w:sz w:val="18"/>
                <w:szCs w:val="18"/>
                <w:lang w:val="en-GB"/>
              </w:rPr>
              <w:t xml:space="preserve">, 2021 </w:t>
            </w:r>
            <w:r w:rsidRPr="00AF7AF6">
              <w:rPr>
                <w:sz w:val="18"/>
                <w:szCs w:val="18"/>
                <w:lang w:val="en-GB"/>
              </w:rPr>
              <w:fldChar w:fldCharType="begin"/>
            </w:r>
            <w:r w:rsidR="00DE6AFE" w:rsidRPr="00AF7AF6">
              <w:rPr>
                <w:sz w:val="18"/>
                <w:szCs w:val="18"/>
                <w:lang w:val="en-GB"/>
              </w:rPr>
              <w:instrText xml:space="preserve"> ADDIN EN.CITE &lt;EndNote&gt;&lt;Cite&gt;&lt;Author&gt;Kangisser&lt;/Author&gt;&lt;Year&gt;2021&lt;/Year&gt;&lt;RecNum&gt;814&lt;/RecNum&gt;&lt;DisplayText&gt;[39]&lt;/DisplayText&gt;&lt;record&gt;&lt;rec-number&gt;814&lt;/rec-number&gt;&lt;foreign-keys&gt;&lt;key app="EN" db-id="fw5stdw25saxvne2wwcvvzdwer2vz0tv9z9z" timestamp="1655706839"&gt;814&lt;/key&gt;&lt;/foreign-keys&gt;&lt;ref-type name="Journal Article"&gt;17&lt;/ref-type&gt;&lt;contributors&gt;&lt;authors&gt;&lt;author&gt;Kangisser, L.&lt;/author&gt;&lt;author&gt;Tan, E.&lt;/author&gt;&lt;author&gt;Bellomo, R.&lt;/author&gt;&lt;author&gt;Deane, A. M.&lt;/author&gt;&lt;author&gt;Plummer, M. P.&lt;/author&gt;&lt;/authors&gt;&lt;/contributors&gt;&lt;titles&gt;&lt;title&gt;Neuroprotective Properties of Vitamin C: A Scoping Review of Pre-Clinical and Clinical Studies&lt;/title&gt;&lt;secondary-title&gt;Journal of Neurotrauma&lt;/secondary-title&gt;&lt;short-title&gt;Neuroprotective Properties of Vitamin C: A Scoping Review of Pre-Clinical and Clinical Studies&lt;/short-title&gt;&lt;/titles&gt;&lt;pages&gt;2194-2205&lt;/pages&gt;&lt;volume&gt;38&lt;/volume&gt;&lt;number&gt;16&lt;/number&gt;&lt;keywords&gt;&lt;keyword&gt;Animals&lt;/keyword&gt;&lt;keyword&gt;*Ascorbic Acid/pd [Pharmacology]&lt;/keyword&gt;&lt;keyword&gt;*Brain Injuries/th [Therapy]&lt;/keyword&gt;&lt;keyword&gt;Humans&lt;/keyword&gt;&lt;keyword&gt;*Neuroprotection/de [Drug Effects]&lt;/keyword&gt;&lt;keyword&gt;PQ6CK8PD0R (Ascorbic Acid)&lt;/keyword&gt;&lt;/keywords&gt;&lt;dates&gt;&lt;year&gt;2021&lt;/year&gt;&lt;pub-dates&gt;&lt;date&gt;Aug 15&lt;/date&gt;&lt;/pub-dates&gt;&lt;/dates&gt;&lt;isbn&gt;1557-9042&lt;/isbn&gt;&lt;accession-num&gt;33544035&lt;/accession-num&gt;&lt;urls&gt;&lt;related-urls&gt;&lt;url&gt;https://ovidsp.ovid.com/ovidweb.cgi?T=JS&amp;amp;CSC=Y&amp;amp;NEWS=N&amp;amp;PAGE=fulltext&amp;amp;D=med20&amp;amp;AN=33544035&lt;/url&gt;&lt;/related-urls&gt;&lt;/urls&gt;&lt;electronic-resource-num&gt;10.1089/neu.2020.7443&lt;/electronic-resource-num&gt;&lt;/record&gt;&lt;/Cite&gt;&lt;/EndNote&gt;</w:instrText>
            </w:r>
            <w:r w:rsidRPr="00AF7AF6">
              <w:rPr>
                <w:sz w:val="18"/>
                <w:szCs w:val="18"/>
                <w:lang w:val="en-GB"/>
              </w:rPr>
              <w:fldChar w:fldCharType="separate"/>
            </w:r>
            <w:r w:rsidR="00DE6AFE" w:rsidRPr="00AF7AF6">
              <w:rPr>
                <w:noProof/>
                <w:sz w:val="18"/>
                <w:szCs w:val="18"/>
                <w:lang w:val="en-GB"/>
              </w:rPr>
              <w:t>[39]</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0BED1983" w14:textId="77777777" w:rsidR="00DB56EB" w:rsidRPr="00AF7AF6" w:rsidRDefault="00DB56EB" w:rsidP="00966175">
            <w:pPr>
              <w:rPr>
                <w:sz w:val="18"/>
                <w:szCs w:val="18"/>
                <w:lang w:val="en-GB"/>
              </w:rPr>
            </w:pPr>
            <w:r w:rsidRPr="00AF7AF6">
              <w:rPr>
                <w:sz w:val="18"/>
                <w:szCs w:val="18"/>
                <w:lang w:val="en-GB"/>
              </w:rPr>
              <w:t>2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21F85CBB" w14:textId="77777777" w:rsidR="00DB56EB" w:rsidRPr="00AF7AF6" w:rsidRDefault="00DB56EB" w:rsidP="00966175">
            <w:pPr>
              <w:rPr>
                <w:sz w:val="18"/>
                <w:szCs w:val="18"/>
                <w:lang w:val="en-GB"/>
              </w:rPr>
            </w:pPr>
            <w:r w:rsidRPr="00AF7AF6">
              <w:rPr>
                <w:sz w:val="18"/>
                <w:szCs w:val="18"/>
                <w:lang w:val="en-GB"/>
              </w:rPr>
              <w:t>11</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00A36DE" w14:textId="77777777" w:rsidR="00DB56EB" w:rsidRPr="00AF7AF6" w:rsidRDefault="00DB56EB" w:rsidP="00966175">
            <w:pPr>
              <w:rPr>
                <w:sz w:val="18"/>
                <w:szCs w:val="18"/>
                <w:lang w:val="en-GB"/>
              </w:rPr>
            </w:pPr>
            <w:r w:rsidRPr="00AF7AF6">
              <w:rPr>
                <w:sz w:val="18"/>
                <w:szCs w:val="18"/>
                <w:lang w:val="en-GB"/>
              </w:rPr>
              <w:t>Vitamin C for neurological insult with positive animal studies, but no effect in human studies. Yet much higher relative doses of Vitamin C for animal studies.</w:t>
            </w:r>
          </w:p>
        </w:tc>
      </w:tr>
      <w:tr w:rsidR="00DB56EB" w:rsidRPr="00AF7AF6" w14:paraId="3FABE1B9"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7FD7D1D6" w14:textId="77777777" w:rsidR="00DB56EB" w:rsidRPr="00AF7AF6" w:rsidRDefault="00DB56EB" w:rsidP="00966175">
            <w:pPr>
              <w:rPr>
                <w:sz w:val="18"/>
                <w:szCs w:val="18"/>
                <w:lang w:val="en-GB"/>
              </w:rPr>
            </w:pPr>
            <w:r w:rsidRPr="00AF7AF6">
              <w:rPr>
                <w:sz w:val="18"/>
                <w:szCs w:val="18"/>
                <w:lang w:val="en-GB"/>
              </w:rPr>
              <w:t>Neuromodulatio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1599FDE6" w14:textId="77777777" w:rsidR="00DB56EB" w:rsidRPr="00AF7AF6" w:rsidRDefault="00DB56EB" w:rsidP="00966175">
            <w:pPr>
              <w:rPr>
                <w:sz w:val="18"/>
                <w:szCs w:val="18"/>
                <w:lang w:val="en-GB"/>
              </w:rPr>
            </w:pPr>
            <w:r w:rsidRPr="00AF7AF6">
              <w:rPr>
                <w:sz w:val="18"/>
                <w:szCs w:val="18"/>
                <w:lang w:val="en-GB"/>
              </w:rPr>
              <w:t>Low intensity transcranial ultrasound stimulation</w:t>
            </w:r>
          </w:p>
        </w:tc>
        <w:tc>
          <w:tcPr>
            <w:tcW w:w="0" w:type="auto"/>
            <w:tcBorders>
              <w:top w:val="single" w:sz="6" w:space="0" w:color="CCCCCC"/>
              <w:left w:val="single" w:sz="6" w:space="0" w:color="CCCCCC"/>
              <w:bottom w:val="single" w:sz="6" w:space="0" w:color="CCCCCC"/>
              <w:right w:val="single" w:sz="6" w:space="0" w:color="CCCCCC"/>
            </w:tcBorders>
          </w:tcPr>
          <w:p w14:paraId="4FAE1D79" w14:textId="39C6071F" w:rsidR="00DB56EB" w:rsidRPr="00AF7AF6" w:rsidRDefault="00DB56EB" w:rsidP="00966175">
            <w:pPr>
              <w:rPr>
                <w:sz w:val="18"/>
                <w:szCs w:val="18"/>
                <w:lang w:val="en-GB"/>
              </w:rPr>
            </w:pPr>
            <w:r w:rsidRPr="00AF7AF6">
              <w:rPr>
                <w:sz w:val="18"/>
                <w:szCs w:val="18"/>
                <w:lang w:val="en-GB"/>
              </w:rPr>
              <w:t xml:space="preserve">Kim, 2021 </w:t>
            </w:r>
            <w:r w:rsidRPr="00AF7AF6">
              <w:rPr>
                <w:sz w:val="18"/>
                <w:szCs w:val="18"/>
                <w:lang w:val="en-GB"/>
              </w:rPr>
              <w:fldChar w:fldCharType="begin"/>
            </w:r>
            <w:r w:rsidR="00DE6AFE" w:rsidRPr="00AF7AF6">
              <w:rPr>
                <w:sz w:val="18"/>
                <w:szCs w:val="18"/>
                <w:lang w:val="en-GB"/>
              </w:rPr>
              <w:instrText xml:space="preserve"> ADDIN EN.CITE &lt;EndNote&gt;&lt;Cite&gt;&lt;Author&gt;Kim&lt;/Author&gt;&lt;Year&gt;2021&lt;/Year&gt;&lt;RecNum&gt;508&lt;/RecNum&gt;&lt;DisplayText&gt;[40]&lt;/DisplayText&gt;&lt;record&gt;&lt;rec-number&gt;508&lt;/rec-number&gt;&lt;foreign-keys&gt;&lt;key app="EN" db-id="fw5stdw25saxvne2wwcvvzdwer2vz0tv9z9z" timestamp="1655706839"&gt;508&lt;/key&gt;&lt;/foreign-keys&gt;&lt;ref-type name="Journal Article"&gt;17&lt;/ref-type&gt;&lt;contributors&gt;&lt;authors&gt;&lt;author&gt;Kim, T.&lt;/author&gt;&lt;author&gt;Park, C.&lt;/author&gt;&lt;author&gt;Chhatbar, P. Y.&lt;/author&gt;&lt;author&gt;Feld, J.&lt;/author&gt;&lt;author&gt;Mac Grory, B.&lt;/author&gt;&lt;author&gt;Nam, C. S.&lt;/author&gt;&lt;author&gt;Wang, P.&lt;/author&gt;&lt;author&gt;Chen, M.&lt;/author&gt;&lt;author&gt;Jiang, X.&lt;/author&gt;&lt;author&gt;Feng, W.&lt;/author&gt;&lt;/authors&gt;&lt;/contributors&gt;&lt;titles&gt;&lt;title&gt;Effect of Low Intensity Transcranial Ultrasound Stimulation on Neuromodulation in Animals and Humans: An Updated Systematic Review&lt;/title&gt;&lt;secondary-title&gt;Frontiers in Neuroscience&lt;/secondary-title&gt;&lt;short-title&gt;Effect of Low Intensity Transcranial Ultrasound Stimulation on Neuromodulation in Animals and Humans: An Updated Systematic Review&lt;/short-title&gt;&lt;/titles&gt;&lt;pages&gt;620863&lt;/pages&gt;&lt;volume&gt;15&lt;/volume&gt;&lt;dates&gt;&lt;year&gt;2021&lt;/year&gt;&lt;/dates&gt;&lt;isbn&gt;1662-4548&lt;/isbn&gt;&lt;accession-num&gt;33935626&lt;/accession-num&gt;&lt;urls&gt;&lt;related-urls&gt;&lt;url&gt;https://ovidsp.ovid.com/ovidweb.cgi?T=JS&amp;amp;CSC=Y&amp;amp;NEWS=N&amp;amp;PAGE=fulltext&amp;amp;D=pmnm5&amp;amp;AN=33935626&lt;/url&gt;&lt;/related-urls&gt;&lt;/urls&gt;&lt;electronic-resource-num&gt;10.3389/fnins.2021.620863&lt;/electronic-resource-num&gt;&lt;/record&gt;&lt;/Cite&gt;&lt;/EndNote&gt;</w:instrText>
            </w:r>
            <w:r w:rsidRPr="00AF7AF6">
              <w:rPr>
                <w:sz w:val="18"/>
                <w:szCs w:val="18"/>
                <w:lang w:val="en-GB"/>
              </w:rPr>
              <w:fldChar w:fldCharType="separate"/>
            </w:r>
            <w:r w:rsidR="00DE6AFE" w:rsidRPr="00AF7AF6">
              <w:rPr>
                <w:noProof/>
                <w:sz w:val="18"/>
                <w:szCs w:val="18"/>
                <w:lang w:val="en-GB"/>
              </w:rPr>
              <w:t>[40]</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5AD7848" w14:textId="77777777" w:rsidR="00DB56EB" w:rsidRPr="00AF7AF6" w:rsidRDefault="00DB56EB" w:rsidP="00966175">
            <w:pPr>
              <w:rPr>
                <w:sz w:val="18"/>
                <w:szCs w:val="18"/>
                <w:lang w:val="en-GB"/>
              </w:rPr>
            </w:pPr>
            <w:r w:rsidRPr="00AF7AF6">
              <w:rPr>
                <w:sz w:val="18"/>
                <w:szCs w:val="18"/>
                <w:lang w:val="en-GB"/>
              </w:rPr>
              <w:t>24</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AEC4D61" w14:textId="77777777" w:rsidR="00DB56EB" w:rsidRPr="00AF7AF6" w:rsidRDefault="00DB56EB" w:rsidP="00966175">
            <w:pPr>
              <w:rPr>
                <w:sz w:val="18"/>
                <w:szCs w:val="18"/>
                <w:lang w:val="en-GB"/>
              </w:rPr>
            </w:pPr>
            <w:r w:rsidRPr="00AF7AF6">
              <w:rPr>
                <w:sz w:val="18"/>
                <w:szCs w:val="18"/>
                <w:lang w:val="en-GB"/>
              </w:rPr>
              <w:t>2</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6661594E" w14:textId="77777777" w:rsidR="00DB56EB" w:rsidRPr="00AF7AF6" w:rsidRDefault="00DB56EB" w:rsidP="00966175">
            <w:pPr>
              <w:rPr>
                <w:sz w:val="18"/>
                <w:szCs w:val="18"/>
                <w:lang w:val="en-GB"/>
              </w:rPr>
            </w:pPr>
            <w:r w:rsidRPr="00AF7AF6">
              <w:rPr>
                <w:sz w:val="18"/>
                <w:szCs w:val="18"/>
                <w:lang w:val="en-GB"/>
              </w:rPr>
              <w:t>Low intensity transcranial ultrasound stimulation on neuromodulation with positive effects in animals but not in large animals or humans.</w:t>
            </w:r>
          </w:p>
        </w:tc>
      </w:tr>
      <w:tr w:rsidR="00DB56EB" w:rsidRPr="00AF7AF6" w14:paraId="607D567B" w14:textId="77777777" w:rsidTr="00421CEA">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FFF4E9F" w14:textId="77777777" w:rsidR="00DB56EB" w:rsidRPr="00AF7AF6" w:rsidRDefault="00DB56EB" w:rsidP="00966175">
            <w:pPr>
              <w:rPr>
                <w:sz w:val="18"/>
                <w:szCs w:val="18"/>
                <w:lang w:val="en-GB"/>
              </w:rPr>
            </w:pPr>
            <w:r w:rsidRPr="00AF7AF6">
              <w:rPr>
                <w:sz w:val="18"/>
                <w:szCs w:val="18"/>
                <w:lang w:val="en-GB"/>
              </w:rPr>
              <w:t>Brain radiation</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078107D" w14:textId="77777777" w:rsidR="00DB56EB" w:rsidRPr="00AF7AF6" w:rsidRDefault="00DB56EB" w:rsidP="00966175">
            <w:pPr>
              <w:rPr>
                <w:sz w:val="18"/>
                <w:szCs w:val="18"/>
                <w:lang w:val="en-GB"/>
              </w:rPr>
            </w:pPr>
            <w:r w:rsidRPr="00AF7AF6">
              <w:rPr>
                <w:sz w:val="18"/>
                <w:szCs w:val="18"/>
                <w:lang w:val="en-GB"/>
              </w:rPr>
              <w:t>Brain radiation</w:t>
            </w:r>
          </w:p>
        </w:tc>
        <w:tc>
          <w:tcPr>
            <w:tcW w:w="0" w:type="auto"/>
            <w:tcBorders>
              <w:top w:val="single" w:sz="6" w:space="0" w:color="CCCCCC"/>
              <w:left w:val="single" w:sz="6" w:space="0" w:color="CCCCCC"/>
              <w:bottom w:val="single" w:sz="6" w:space="0" w:color="CCCCCC"/>
              <w:right w:val="single" w:sz="6" w:space="0" w:color="CCCCCC"/>
            </w:tcBorders>
          </w:tcPr>
          <w:p w14:paraId="591D665F" w14:textId="3AC63914" w:rsidR="00DB56EB" w:rsidRPr="00AF7AF6" w:rsidRDefault="00DB56EB" w:rsidP="00966175">
            <w:pPr>
              <w:rPr>
                <w:sz w:val="18"/>
                <w:szCs w:val="18"/>
                <w:lang w:val="en-GB"/>
              </w:rPr>
            </w:pPr>
            <w:r w:rsidRPr="00AF7AF6">
              <w:rPr>
                <w:sz w:val="18"/>
                <w:szCs w:val="18"/>
                <w:lang w:val="en-GB"/>
              </w:rPr>
              <w:t xml:space="preserve">Perez, 2022 </w:t>
            </w:r>
            <w:r w:rsidRPr="00AF7AF6">
              <w:rPr>
                <w:sz w:val="18"/>
                <w:szCs w:val="18"/>
                <w:lang w:val="en-GB"/>
              </w:rPr>
              <w:fldChar w:fldCharType="begin"/>
            </w:r>
            <w:r w:rsidR="00DE6AFE" w:rsidRPr="00AF7AF6">
              <w:rPr>
                <w:sz w:val="18"/>
                <w:szCs w:val="18"/>
                <w:lang w:val="en-GB"/>
              </w:rPr>
              <w:instrText xml:space="preserve"> ADDIN EN.CITE &lt;EndNote&gt;&lt;Cite&gt;&lt;Author&gt;Perez&lt;/Author&gt;&lt;Year&gt;2022&lt;/Year&gt;&lt;RecNum&gt;2772&lt;/RecNum&gt;&lt;DisplayText&gt;[41]&lt;/DisplayText&gt;&lt;record&gt;&lt;rec-number&gt;2772&lt;/rec-number&gt;&lt;foreign-keys&gt;&lt;key app="EN" db-id="fw5stdw25saxvne2wwcvvzdwer2vz0tv9z9z" timestamp="1655706841"&gt;2772&lt;/key&gt;&lt;/foreign-keys&gt;&lt;ref-type name="Journal Article"&gt;17&lt;/ref-type&gt;&lt;contributors&gt;&lt;authors&gt;&lt;author&gt;Perez, W. D.&lt;/author&gt;&lt;author&gt;Perez-Torres, C. J.&lt;/author&gt;&lt;/authors&gt;&lt;/contributors&gt;&lt;titles&gt;&lt;title&gt;Neurocognitive and radiological changes after cranial radiation therapy in humans and rodents: a systematic review&lt;/title&gt;&lt;secondary-title&gt;International Journal of Radiation Biology&lt;/secondary-title&gt;&lt;short-title&gt;Neurocognitive and radiological changes after cranial radiation therapy in humans and rodents: a systematic review&lt;/short-title&gt;&lt;/titles&gt;&lt;periodical&gt;&lt;full-title&gt;International Journal of Radiation Biology&lt;/full-title&gt;&lt;/periodical&gt;&lt;pages&gt;1-19&lt;/pages&gt;&lt;dates&gt;&lt;year&gt;2022&lt;/year&gt;&lt;pub-dates&gt;&lt;date&gt;May 24&lt;/date&gt;&lt;/pub-dates&gt;&lt;/dates&gt;&lt;isbn&gt;1362-3095&lt;/isbn&gt;&lt;accession-num&gt;35511499&lt;/accession-num&gt;&lt;urls&gt;&lt;related-urls&gt;&lt;url&gt;https://ovidsp.ovid.com/ovidweb.cgi?T=JS&amp;amp;CSC=Y&amp;amp;NEWS=N&amp;amp;PAGE=fulltext&amp;amp;D=medp&amp;amp;AN=35511499&lt;/url&gt;&lt;/related-urls&gt;&lt;/urls&gt;&lt;electronic-resource-num&gt;10.1080/09553002.2022.2074167&lt;/electronic-resource-num&gt;&lt;/record&gt;&lt;/Cite&gt;&lt;/EndNote&gt;</w:instrText>
            </w:r>
            <w:r w:rsidRPr="00AF7AF6">
              <w:rPr>
                <w:sz w:val="18"/>
                <w:szCs w:val="18"/>
                <w:lang w:val="en-GB"/>
              </w:rPr>
              <w:fldChar w:fldCharType="separate"/>
            </w:r>
            <w:r w:rsidR="00DE6AFE" w:rsidRPr="00AF7AF6">
              <w:rPr>
                <w:noProof/>
                <w:sz w:val="18"/>
                <w:szCs w:val="18"/>
                <w:lang w:val="en-GB"/>
              </w:rPr>
              <w:t>[41]</w:t>
            </w:r>
            <w:r w:rsidRPr="00AF7AF6">
              <w:rPr>
                <w:sz w:val="18"/>
                <w:szCs w:val="18"/>
                <w:lang w:val="en-GB"/>
              </w:rPr>
              <w:fldChar w:fldCharType="end"/>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57ED37FB" w14:textId="77777777" w:rsidR="00DB56EB" w:rsidRPr="00AF7AF6" w:rsidRDefault="00DB56EB" w:rsidP="00966175">
            <w:pPr>
              <w:rPr>
                <w:sz w:val="18"/>
                <w:szCs w:val="18"/>
                <w:lang w:val="en-GB"/>
              </w:rPr>
            </w:pPr>
            <w:r w:rsidRPr="00AF7AF6">
              <w:rPr>
                <w:sz w:val="18"/>
                <w:szCs w:val="18"/>
                <w:lang w:val="en-GB"/>
              </w:rPr>
              <w:t>47</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4289807C" w14:textId="77777777" w:rsidR="00DB56EB" w:rsidRPr="00AF7AF6" w:rsidRDefault="00DB56EB" w:rsidP="00966175">
            <w:pPr>
              <w:rPr>
                <w:sz w:val="18"/>
                <w:szCs w:val="18"/>
                <w:lang w:val="en-GB"/>
              </w:rPr>
            </w:pPr>
            <w:r w:rsidRPr="00AF7AF6">
              <w:rPr>
                <w:sz w:val="18"/>
                <w:szCs w:val="18"/>
                <w:lang w:val="en-GB"/>
              </w:rPr>
              <w:t>108</w:t>
            </w:r>
          </w:p>
        </w:tc>
        <w:tc>
          <w:tcPr>
            <w:tcW w:w="0" w:type="auto"/>
            <w:tcBorders>
              <w:top w:val="single" w:sz="6" w:space="0" w:color="CCCCCC"/>
              <w:left w:val="single" w:sz="6" w:space="0" w:color="CCCCCC"/>
              <w:bottom w:val="single" w:sz="6" w:space="0" w:color="CCCCCC"/>
              <w:right w:val="single" w:sz="6" w:space="0" w:color="CCCCCC"/>
            </w:tcBorders>
            <w:shd w:val="clear" w:color="auto" w:fill="auto"/>
            <w:tcMar>
              <w:top w:w="30" w:type="dxa"/>
              <w:left w:w="45" w:type="dxa"/>
              <w:bottom w:w="30" w:type="dxa"/>
              <w:right w:w="45" w:type="dxa"/>
            </w:tcMar>
          </w:tcPr>
          <w:p w14:paraId="3012E8E5" w14:textId="77777777" w:rsidR="00DB56EB" w:rsidRPr="00AF7AF6" w:rsidRDefault="00DB56EB" w:rsidP="00966175">
            <w:pPr>
              <w:rPr>
                <w:sz w:val="18"/>
                <w:szCs w:val="18"/>
                <w:lang w:val="en-GB"/>
              </w:rPr>
            </w:pPr>
            <w:r w:rsidRPr="00AF7AF6">
              <w:rPr>
                <w:sz w:val="18"/>
                <w:szCs w:val="18"/>
                <w:lang w:val="en-GB"/>
              </w:rPr>
              <w:t>Radiation-</w:t>
            </w:r>
            <w:proofErr w:type="spellStart"/>
            <w:r w:rsidRPr="00AF7AF6">
              <w:rPr>
                <w:sz w:val="18"/>
                <w:szCs w:val="18"/>
                <w:lang w:val="en-GB"/>
              </w:rPr>
              <w:t>induded</w:t>
            </w:r>
            <w:proofErr w:type="spellEnd"/>
            <w:r w:rsidRPr="00AF7AF6">
              <w:rPr>
                <w:sz w:val="18"/>
                <w:szCs w:val="18"/>
                <w:lang w:val="en-GB"/>
              </w:rPr>
              <w:t xml:space="preserve"> brain injury: no animal model can mimic human phenotype (only partial resemblance). Neuroimaging studies not completely consistent between rodents and humans, e.g., no cerebral microbleeds in rodents.</w:t>
            </w:r>
          </w:p>
        </w:tc>
      </w:tr>
    </w:tbl>
    <w:p w14:paraId="7B0D2CF4" w14:textId="77777777" w:rsidR="00840565" w:rsidRPr="00AF7AF6" w:rsidRDefault="00840565" w:rsidP="00840565">
      <w:pPr>
        <w:spacing w:line="276" w:lineRule="auto"/>
        <w:jc w:val="both"/>
        <w:rPr>
          <w:color w:val="FF0000"/>
          <w:sz w:val="24"/>
          <w:szCs w:val="24"/>
          <w:lang w:val="en-CH"/>
        </w:rPr>
      </w:pPr>
    </w:p>
    <w:p w14:paraId="00AD2BE5" w14:textId="0877983A" w:rsidR="00840565" w:rsidRPr="00AF7AF6" w:rsidRDefault="00840565" w:rsidP="00840565">
      <w:pPr>
        <w:spacing w:line="276" w:lineRule="auto"/>
        <w:jc w:val="both"/>
        <w:rPr>
          <w:sz w:val="24"/>
          <w:szCs w:val="24"/>
          <w:lang w:val="en-GB"/>
        </w:rPr>
      </w:pPr>
      <w:r w:rsidRPr="00AF7AF6">
        <w:rPr>
          <w:color w:val="FF0000"/>
          <w:sz w:val="24"/>
          <w:szCs w:val="24"/>
          <w:lang w:val="en-CH"/>
        </w:rPr>
        <w:t xml:space="preserve">The data underlying this </w:t>
      </w:r>
      <w:r w:rsidRPr="00AF7AF6">
        <w:rPr>
          <w:color w:val="FF0000"/>
          <w:sz w:val="24"/>
          <w:szCs w:val="24"/>
          <w:lang w:val="en-GB"/>
        </w:rPr>
        <w:t>table</w:t>
      </w:r>
      <w:r w:rsidRPr="00AF7AF6">
        <w:rPr>
          <w:color w:val="FF0000"/>
          <w:sz w:val="24"/>
          <w:szCs w:val="24"/>
          <w:lang w:val="en-CH"/>
        </w:rPr>
        <w:t xml:space="preserve"> can be found </w:t>
      </w:r>
      <w:r w:rsidRPr="00AF7AF6">
        <w:rPr>
          <w:color w:val="FF0000"/>
          <w:sz w:val="24"/>
          <w:szCs w:val="24"/>
          <w:lang w:val="en-GB"/>
        </w:rPr>
        <w:t xml:space="preserve">on </w:t>
      </w:r>
      <w:hyperlink r:id="rId11" w:history="1">
        <w:r w:rsidR="00545885" w:rsidRPr="00F2531D">
          <w:rPr>
            <w:rStyle w:val="Hyperlink"/>
            <w:sz w:val="24"/>
            <w:szCs w:val="24"/>
            <w:lang w:val="en-GB"/>
          </w:rPr>
          <w:t>https://osf.io/frjm4</w:t>
        </w:r>
      </w:hyperlink>
      <w:r w:rsidR="00545885">
        <w:rPr>
          <w:color w:val="FF0000"/>
          <w:sz w:val="24"/>
          <w:szCs w:val="24"/>
          <w:lang w:val="en-GB"/>
        </w:rPr>
        <w:t xml:space="preserve"> </w:t>
      </w:r>
      <w:r w:rsidRPr="00AF7AF6">
        <w:rPr>
          <w:color w:val="FF0000"/>
          <w:sz w:val="24"/>
          <w:szCs w:val="24"/>
          <w:lang w:val="en-GB"/>
        </w:rPr>
        <w:t xml:space="preserve">(Sheet: </w:t>
      </w:r>
      <w:r w:rsidRPr="00AF7AF6">
        <w:rPr>
          <w:i/>
          <w:iCs/>
          <w:color w:val="FF0000"/>
          <w:sz w:val="24"/>
          <w:szCs w:val="24"/>
          <w:lang w:val="en-GB"/>
        </w:rPr>
        <w:t>Curated</w:t>
      </w:r>
      <w:r w:rsidRPr="00AF7AF6">
        <w:rPr>
          <w:color w:val="FF0000"/>
          <w:sz w:val="24"/>
          <w:szCs w:val="24"/>
          <w:lang w:val="en-GB"/>
        </w:rPr>
        <w:t>).</w:t>
      </w:r>
    </w:p>
    <w:p w14:paraId="7AB45064" w14:textId="28AFD406" w:rsidR="003D5EB4" w:rsidRDefault="003D5EB4" w:rsidP="00966175">
      <w:pPr>
        <w:spacing w:after="160" w:line="259" w:lineRule="auto"/>
        <w:rPr>
          <w:lang w:val="en-GB"/>
        </w:rPr>
      </w:pPr>
    </w:p>
    <w:p w14:paraId="1C4EFD7E" w14:textId="7ECE4311" w:rsidR="003D5EB4" w:rsidRPr="003D5EB4" w:rsidRDefault="003D5EB4" w:rsidP="00966175">
      <w:pPr>
        <w:spacing w:after="160" w:line="259" w:lineRule="auto"/>
        <w:rPr>
          <w:b/>
          <w:bCs/>
          <w:lang w:val="en-GB"/>
        </w:rPr>
      </w:pPr>
      <w:r w:rsidRPr="003D5EB4">
        <w:rPr>
          <w:b/>
          <w:bCs/>
          <w:lang w:val="en-GB"/>
        </w:rPr>
        <w:lastRenderedPageBreak/>
        <w:t>References</w:t>
      </w:r>
    </w:p>
    <w:p w14:paraId="15250711" w14:textId="77777777" w:rsidR="003D5EB4" w:rsidRPr="003D5EB4" w:rsidRDefault="003D5EB4" w:rsidP="003D5EB4">
      <w:pPr>
        <w:pStyle w:val="EndNoteBibliography"/>
        <w:jc w:val="both"/>
      </w:pPr>
      <w:r>
        <w:rPr>
          <w:lang w:val="en-GB"/>
        </w:rPr>
        <w:fldChar w:fldCharType="begin"/>
      </w:r>
      <w:r>
        <w:rPr>
          <w:lang w:val="en-GB"/>
        </w:rPr>
        <w:instrText xml:space="preserve"> ADDIN EN.REFLIST </w:instrText>
      </w:r>
      <w:r>
        <w:rPr>
          <w:lang w:val="en-GB"/>
        </w:rPr>
        <w:fldChar w:fldCharType="separate"/>
      </w:r>
      <w:r w:rsidRPr="003D5EB4">
        <w:t>1.</w:t>
      </w:r>
      <w:r w:rsidRPr="003D5EB4">
        <w:tab/>
        <w:t>Austin MW, Ploughman M, Glynn L, Corbett D. Aerobic exercise effects on neuroprotection and brain repair following stroke: a systematic review and perspective. Neuroscience Research. 2014;87:8-15. doi: 10.1016/j.neures.2014.06.007. PubMed PMID: 24997243.</w:t>
      </w:r>
    </w:p>
    <w:p w14:paraId="183ACD76" w14:textId="77777777" w:rsidR="003D5EB4" w:rsidRPr="003D5EB4" w:rsidRDefault="003D5EB4" w:rsidP="003D5EB4">
      <w:pPr>
        <w:pStyle w:val="EndNoteBibliography"/>
        <w:jc w:val="both"/>
      </w:pPr>
      <w:r w:rsidRPr="003D5EB4">
        <w:t>2.</w:t>
      </w:r>
      <w:r w:rsidRPr="003D5EB4">
        <w:tab/>
        <w:t>Dalton EJ, Churilov L, Lannin NA, Corbett D, Campbell BCV, Hayward KS. Early-phase dose articulation trials are underutilized for post-stroke motor recovery: A systematic scoping review. Annals of Physical &amp; Rehabilitation Medicine. 2022;65(1):101487. doi: 10.1016/j.rehab.2021.101487. PubMed PMID: 33429089.</w:t>
      </w:r>
    </w:p>
    <w:p w14:paraId="537E6A46" w14:textId="77777777" w:rsidR="003D5EB4" w:rsidRPr="003D5EB4" w:rsidRDefault="003D5EB4" w:rsidP="003D5EB4">
      <w:pPr>
        <w:pStyle w:val="EndNoteBibliography"/>
        <w:jc w:val="both"/>
      </w:pPr>
      <w:r w:rsidRPr="003D5EB4">
        <w:t>3.</w:t>
      </w:r>
      <w:r w:rsidRPr="003D5EB4">
        <w:tab/>
        <w:t>Hansen LF, Nielsen NSK, Christoffersen LC, Kruuse C. Translational challenges of remote ischemic conditioning in ischemic stroke - a systematic review. Annals of Clinical &amp; Translational Neurology. 2021;8(8):1720-9. doi: 10.1002/acn3.51405. PubMed PMID: 34133841.</w:t>
      </w:r>
    </w:p>
    <w:p w14:paraId="2D43CA80" w14:textId="77777777" w:rsidR="003D5EB4" w:rsidRPr="003D5EB4" w:rsidRDefault="003D5EB4" w:rsidP="003D5EB4">
      <w:pPr>
        <w:pStyle w:val="EndNoteBibliography"/>
        <w:jc w:val="both"/>
      </w:pPr>
      <w:r w:rsidRPr="003D5EB4">
        <w:t>4.</w:t>
      </w:r>
      <w:r w:rsidRPr="003D5EB4">
        <w:tab/>
        <w:t>Lalu MM, Montroy J, Dowlatshahi D, Hutton B, Juneau P, Wesch N, et al. From the Lab to Patients: a Systematic Review and Meta-Analysis of Mesenchymal Stem Cell Therapy for Stroke. Translational Stroke Research. 2020;11(3):345-64. doi: 10.1007/s12975-019-00736-5. PubMed PMID: 31654281.</w:t>
      </w:r>
    </w:p>
    <w:p w14:paraId="39A75C52" w14:textId="77777777" w:rsidR="003D5EB4" w:rsidRPr="003D5EB4" w:rsidRDefault="003D5EB4" w:rsidP="003D5EB4">
      <w:pPr>
        <w:pStyle w:val="EndNoteBibliography"/>
        <w:jc w:val="both"/>
      </w:pPr>
      <w:r w:rsidRPr="003D5EB4">
        <w:t>5.</w:t>
      </w:r>
      <w:r w:rsidRPr="003D5EB4">
        <w:tab/>
        <w:t>Liu S, Lowe F, Yu W, Zheng H, Singh I, Feng W. Investigation of s-nitrosoglutathione in stroke: A systematic review of literature in pre-clinical and clinical research. Stroke. 2019;50. doi: 10.1161/str.50.suppl_1.TP105.</w:t>
      </w:r>
    </w:p>
    <w:p w14:paraId="531FC13B" w14:textId="77777777" w:rsidR="003D5EB4" w:rsidRPr="003D5EB4" w:rsidRDefault="003D5EB4" w:rsidP="003D5EB4">
      <w:pPr>
        <w:pStyle w:val="EndNoteBibliography"/>
        <w:jc w:val="both"/>
      </w:pPr>
      <w:r w:rsidRPr="003D5EB4">
        <w:t>6.</w:t>
      </w:r>
      <w:r w:rsidRPr="003D5EB4">
        <w:tab/>
        <w:t>Maskery MP, Holscher C, Jones SP, Price CI, Strain WD, Watkins CL, et al. Glucagon-like peptide-1 receptor agonists as neuroprotective agents for ischemic stroke: a systematic scoping review. Journal of Cerebral Blood Flow &amp; Metabolism. 2021;41(1):14-30. doi: 10.1177/0271678X20952011. PubMed PMID: 32954901.</w:t>
      </w:r>
    </w:p>
    <w:p w14:paraId="5E1CAFDC" w14:textId="77777777" w:rsidR="003D5EB4" w:rsidRPr="003D5EB4" w:rsidRDefault="003D5EB4" w:rsidP="003D5EB4">
      <w:pPr>
        <w:pStyle w:val="EndNoteBibliography"/>
        <w:jc w:val="both"/>
      </w:pPr>
      <w:r w:rsidRPr="003D5EB4">
        <w:t>7.</w:t>
      </w:r>
      <w:r w:rsidRPr="003D5EB4">
        <w:tab/>
        <w:t>Ramos E, Farre-Alins V, Egea J, Lopez-Munoz F, Reiter RJ, Romero A. Melatonin's efficacy in stroke patients; a matter of dose? A systematic review. Toxicology &amp; Applied Pharmacology. 2020;392:114933. doi: 10.1016/j.taap.2020.114933. PubMed PMID: 32112789.</w:t>
      </w:r>
    </w:p>
    <w:p w14:paraId="362D941A" w14:textId="77777777" w:rsidR="003D5EB4" w:rsidRPr="003D5EB4" w:rsidRDefault="003D5EB4" w:rsidP="003D5EB4">
      <w:pPr>
        <w:pStyle w:val="EndNoteBibliography"/>
        <w:jc w:val="both"/>
      </w:pPr>
      <w:r w:rsidRPr="003D5EB4">
        <w:t>8.</w:t>
      </w:r>
      <w:r w:rsidRPr="003D5EB4">
        <w:tab/>
        <w:t>Schmidt-Pogoda A, Bonberg N, Koecke MHM, Strecker JK, Wellmann J, Bruckmann NM, et al. Why Most Acute Stroke Studies Are Positive in Animals but Not in Patients: A Systematic Comparison of Preclinical, Early Phase, and Phase 3 Clinical Trials of Neuroprotective Agents. Annals of Neurology. 2020;87(1):40-51. doi: 10.1002/ana.25643. PubMed PMID: 31714631.</w:t>
      </w:r>
    </w:p>
    <w:p w14:paraId="5D40C08F" w14:textId="77777777" w:rsidR="003D5EB4" w:rsidRPr="003D5EB4" w:rsidRDefault="003D5EB4" w:rsidP="003D5EB4">
      <w:pPr>
        <w:pStyle w:val="EndNoteBibliography"/>
        <w:jc w:val="both"/>
      </w:pPr>
      <w:r w:rsidRPr="003D5EB4">
        <w:t>9.</w:t>
      </w:r>
      <w:r w:rsidRPr="003D5EB4">
        <w:tab/>
        <w:t>Baker TS, Durbin J, Troiani Z, Ascanio-Cortez L, Baron R, Costa A, et al. Therapeutic hypothermia for intracerebral hemorrhage: Systematic review and meta-analysis of the experimental and clinical literature. International Journal of Stroke. 2022;17(5):506-16. doi: 10.1177/17474930211044870. PubMed PMID: WOS:000700424700001.</w:t>
      </w:r>
    </w:p>
    <w:p w14:paraId="536F1B8C" w14:textId="77777777" w:rsidR="003D5EB4" w:rsidRPr="003D5EB4" w:rsidRDefault="003D5EB4" w:rsidP="003D5EB4">
      <w:pPr>
        <w:pStyle w:val="EndNoteBibliography"/>
        <w:jc w:val="both"/>
      </w:pPr>
      <w:r w:rsidRPr="003D5EB4">
        <w:t>10.</w:t>
      </w:r>
      <w:r w:rsidRPr="003D5EB4">
        <w:tab/>
        <w:t>Zoerle T, Ilodigwe DC, Wan H, Lakovic K, Sabri M, Ai J, et al. Pharmacologic reduction of angiographic vasospasm in experimental subarachnoid hemorrhage: systematic review and meta-analysis. Journal of Cerebral Blood Flow &amp; Metabolism. 2012;32(9):1645-58. doi: 10.1038/jcbfm.2012.57. PubMed PMID: 22534672.</w:t>
      </w:r>
    </w:p>
    <w:p w14:paraId="308319AF" w14:textId="77777777" w:rsidR="003D5EB4" w:rsidRPr="003D5EB4" w:rsidRDefault="003D5EB4" w:rsidP="003D5EB4">
      <w:pPr>
        <w:pStyle w:val="EndNoteBibliography"/>
        <w:jc w:val="both"/>
      </w:pPr>
      <w:r w:rsidRPr="003D5EB4">
        <w:t>11.</w:t>
      </w:r>
      <w:r w:rsidRPr="003D5EB4">
        <w:tab/>
        <w:t>Allanach JR, Farrell JW, 3rd, Mesidor M, Karimi-Abdolrezaee S. Current status of neuroprotective and neuroregenerative strategies in multiple sclerosis: A systematic review. Multiple Sclerosis. 2022;28(1):29-48. doi: 10.1177/13524585211008760. PubMed PMID: 33870797.</w:t>
      </w:r>
    </w:p>
    <w:p w14:paraId="43C0C45E" w14:textId="77777777" w:rsidR="003D5EB4" w:rsidRPr="003D5EB4" w:rsidRDefault="003D5EB4" w:rsidP="003D5EB4">
      <w:pPr>
        <w:pStyle w:val="EndNoteBibliography"/>
        <w:jc w:val="both"/>
      </w:pPr>
      <w:r w:rsidRPr="003D5EB4">
        <w:t>12.</w:t>
      </w:r>
      <w:r w:rsidRPr="003D5EB4">
        <w:tab/>
        <w:t>Blais LL, Montgomery TL, Amiel E, Deming PB, Krementsov DN. Probiotic and commensal gut microbial therapies in multiple sclerosis and its animal models: a comprehensive review. Gut Microbes. 2021;13(1):1943289. doi: 10.1080/19490976.2021.1943289. PubMed PMID: 34264791.</w:t>
      </w:r>
    </w:p>
    <w:p w14:paraId="1124BDE3" w14:textId="77777777" w:rsidR="003D5EB4" w:rsidRPr="003D5EB4" w:rsidRDefault="003D5EB4" w:rsidP="003D5EB4">
      <w:pPr>
        <w:pStyle w:val="EndNoteBibliography"/>
        <w:jc w:val="both"/>
      </w:pPr>
      <w:r w:rsidRPr="003D5EB4">
        <w:t>13.</w:t>
      </w:r>
      <w:r w:rsidRPr="003D5EB4">
        <w:tab/>
        <w:t>Hooijmans CR, Hlavica M, Schuler FAF, Good N, Good A, Baumgartner L, et al. Remyelination promoting therapies in multiple sclerosis animal models: a systematic review and meta-analysis. Scientific Reports. 2019;9(1):822. doi: 10.1038/s41598-018-35734-4. PubMed PMID: 30696832.</w:t>
      </w:r>
    </w:p>
    <w:p w14:paraId="1AB271DA" w14:textId="77777777" w:rsidR="003D5EB4" w:rsidRPr="003D5EB4" w:rsidRDefault="003D5EB4" w:rsidP="003D5EB4">
      <w:pPr>
        <w:pStyle w:val="EndNoteBibliography"/>
        <w:jc w:val="both"/>
      </w:pPr>
      <w:r w:rsidRPr="003D5EB4">
        <w:t>14.</w:t>
      </w:r>
      <w:r w:rsidRPr="003D5EB4">
        <w:tab/>
        <w:t>Jensen HB, Ravnborg M, Dalgas U, Stenager E. 4-Aminopyridine for symptomatic treatment of multiple sclerosis: a systematic review. Therapeutic Advances in Neurological Disorders. 2014;7(2):97-113. doi: 10.1177/1756285613512712. PubMed PMID: 24587826.</w:t>
      </w:r>
    </w:p>
    <w:p w14:paraId="5B44B3EC" w14:textId="77777777" w:rsidR="003D5EB4" w:rsidRPr="003D5EB4" w:rsidRDefault="003D5EB4" w:rsidP="003D5EB4">
      <w:pPr>
        <w:pStyle w:val="EndNoteBibliography"/>
        <w:jc w:val="both"/>
      </w:pPr>
      <w:r w:rsidRPr="003D5EB4">
        <w:t>15.</w:t>
      </w:r>
      <w:r w:rsidRPr="003D5EB4">
        <w:tab/>
        <w:t>Plemel JR, Juzwik CA, Benson CA, Monks M, Harris C, Ploughman M. Over-the-counter anti-oxidant therapies for use in multiple sclerosis: A systematic review. Multiple Sclerosis. 2015;21(12):1485-95. doi: 10.1177/1352458515601513. PubMed PMID: 26286700.</w:t>
      </w:r>
    </w:p>
    <w:p w14:paraId="25DE70A5" w14:textId="77777777" w:rsidR="003D5EB4" w:rsidRPr="003D5EB4" w:rsidRDefault="003D5EB4" w:rsidP="003D5EB4">
      <w:pPr>
        <w:pStyle w:val="EndNoteBibliography"/>
        <w:jc w:val="both"/>
      </w:pPr>
      <w:r w:rsidRPr="003D5EB4">
        <w:t>16.</w:t>
      </w:r>
      <w:r w:rsidRPr="003D5EB4">
        <w:tab/>
        <w:t>Lilamand M, Porte B, Cognat E, Hugon J, Mouton-Liger F, Paquet C. Are ketogenic diets promising for Alzheimer's disease? A translational review. Alzheimer's Research &amp; Therapy. 2020;12(1):42. doi: 10.1186/s13195-020-00615-4. PubMed PMID: 32290868.</w:t>
      </w:r>
    </w:p>
    <w:p w14:paraId="406A9802" w14:textId="77777777" w:rsidR="003D5EB4" w:rsidRPr="003D5EB4" w:rsidRDefault="003D5EB4" w:rsidP="003D5EB4">
      <w:pPr>
        <w:pStyle w:val="EndNoteBibliography"/>
        <w:jc w:val="both"/>
      </w:pPr>
      <w:r w:rsidRPr="003D5EB4">
        <w:t>17.</w:t>
      </w:r>
      <w:r w:rsidRPr="003D5EB4">
        <w:tab/>
        <w:t>Salem H, Rocha NP, Colpo GD, Teixeira AL. Moving from the Dish to the Clinical Practice: A Decade of Lessons and Perspectives from the Pre-Clinical and Clinical Stem Cell Studies for Alzheimer's Disease. Journal of Alzheimer's Disease. 2016;53(3):1209-30. doi: 10.3233/JAD-160250. PubMed PMID: 27392861.</w:t>
      </w:r>
    </w:p>
    <w:p w14:paraId="76A348F7" w14:textId="77777777" w:rsidR="003D5EB4" w:rsidRPr="003D5EB4" w:rsidRDefault="003D5EB4" w:rsidP="003D5EB4">
      <w:pPr>
        <w:pStyle w:val="EndNoteBibliography"/>
        <w:jc w:val="both"/>
      </w:pPr>
      <w:r w:rsidRPr="003D5EB4">
        <w:lastRenderedPageBreak/>
        <w:t>18.</w:t>
      </w:r>
      <w:r w:rsidRPr="003D5EB4">
        <w:tab/>
        <w:t>Voulgaropoulou SD, van Amelsvoort T, Prickaerts J, Vingerhoets C. The effect of curcumin on cognition in Alzheimer's disease and healthy aging: A systematic review of pre-clinical and clinical studies. Brain Research. 2019;1725:146476. doi: 10.1016/j.brainres.2019.146476. PubMed PMID: 31560864.</w:t>
      </w:r>
    </w:p>
    <w:p w14:paraId="1AA7E587" w14:textId="77777777" w:rsidR="003D5EB4" w:rsidRPr="003D5EB4" w:rsidRDefault="003D5EB4" w:rsidP="003D5EB4">
      <w:pPr>
        <w:pStyle w:val="EndNoteBibliography"/>
        <w:jc w:val="both"/>
      </w:pPr>
      <w:r w:rsidRPr="003D5EB4">
        <w:t>19.</w:t>
      </w:r>
      <w:r w:rsidRPr="003D5EB4">
        <w:tab/>
        <w:t>Zhang S, Zhu Q, Chen JY, OuYang D, Lu JH. The pharmacological activity of epigallocatechin-3-gallate (EGCG) on Alzheimer's disease animal model: A systematic review. Phytomedicine. 2020;79:153316. doi: 10.1016/j.phymed.2020.153316. PubMed PMID: 32942205.</w:t>
      </w:r>
    </w:p>
    <w:p w14:paraId="01EC136A" w14:textId="77777777" w:rsidR="003D5EB4" w:rsidRPr="003D5EB4" w:rsidRDefault="003D5EB4" w:rsidP="003D5EB4">
      <w:pPr>
        <w:pStyle w:val="EndNoteBibliography"/>
        <w:jc w:val="both"/>
      </w:pPr>
      <w:r w:rsidRPr="003D5EB4">
        <w:t>20.</w:t>
      </w:r>
      <w:r w:rsidRPr="003D5EB4">
        <w:tab/>
        <w:t>Leta V, Chaudhuri KR, Milner O, Chung-Faye G, Metta V, Pariante CM, et al. Neurogenic and anti-inflammatory effects of probiotics in Parkinson's disease: A systematic review of preclinical and clinical evidence. Brain Behav Immun. 2021;98:59-73. doi: 10.1016/j.bbi.2021.07.026. PubMed PMID: WOS:000706632500006.</w:t>
      </w:r>
    </w:p>
    <w:p w14:paraId="4277A33B" w14:textId="77777777" w:rsidR="003D5EB4" w:rsidRPr="003D5EB4" w:rsidRDefault="003D5EB4" w:rsidP="003D5EB4">
      <w:pPr>
        <w:pStyle w:val="EndNoteBibliography"/>
        <w:jc w:val="both"/>
      </w:pPr>
      <w:r w:rsidRPr="003D5EB4">
        <w:t>21.</w:t>
      </w:r>
      <w:r w:rsidRPr="003D5EB4">
        <w:tab/>
        <w:t>Murray DK, Sacheli MA, Eng JJ, Stoessl AJ. The effects of exercise on cognition in Parkinson's disease: a systematic review. Translational Neurodegeneration. 2014;3(1):5. doi: 10.1186/2047-9158-3-5. PubMed PMID: 24559472.</w:t>
      </w:r>
    </w:p>
    <w:p w14:paraId="75581785" w14:textId="77777777" w:rsidR="003D5EB4" w:rsidRPr="003D5EB4" w:rsidRDefault="003D5EB4" w:rsidP="003D5EB4">
      <w:pPr>
        <w:pStyle w:val="EndNoteBibliography"/>
        <w:jc w:val="both"/>
      </w:pPr>
      <w:r w:rsidRPr="003D5EB4">
        <w:t>22.</w:t>
      </w:r>
      <w:r w:rsidRPr="003D5EB4">
        <w:tab/>
        <w:t>Agrawal S, Berggren KL, Marks E, Fox JH. Impact of high iron intake on cognition and neurodegeneration in humans and in animal models: a systematic review. Nutrition Reviews. 2017;75(6):456-70. doi: 10.1093/nutrit/nux015. PubMed PMID: 28505363.</w:t>
      </w:r>
    </w:p>
    <w:p w14:paraId="0D01AAFB" w14:textId="77777777" w:rsidR="003D5EB4" w:rsidRPr="003D5EB4" w:rsidRDefault="003D5EB4" w:rsidP="003D5EB4">
      <w:pPr>
        <w:pStyle w:val="EndNoteBibliography"/>
        <w:jc w:val="both"/>
      </w:pPr>
      <w:r w:rsidRPr="003D5EB4">
        <w:t>23.</w:t>
      </w:r>
      <w:r w:rsidRPr="003D5EB4">
        <w:tab/>
        <w:t>Khorshidi F, Poljak A, Liu Y, Lo JW, Crawford JD, Sachdev PS. Resveratrol: A "miracle" drug in neuropsychiatry or a cognitive enhancer for mice only? A systematic review and meta-analysis. Ageing Research Reviews. 2021;65:101199. doi: 10.1016/j.arr.2020.101199. PubMed PMID: 33303422.</w:t>
      </w:r>
    </w:p>
    <w:p w14:paraId="042F4E9C" w14:textId="77777777" w:rsidR="003D5EB4" w:rsidRPr="003D5EB4" w:rsidRDefault="003D5EB4" w:rsidP="003D5EB4">
      <w:pPr>
        <w:pStyle w:val="EndNoteBibliography"/>
        <w:jc w:val="both"/>
      </w:pPr>
      <w:r w:rsidRPr="003D5EB4">
        <w:t>24.</w:t>
      </w:r>
      <w:r w:rsidRPr="003D5EB4">
        <w:tab/>
        <w:t>Heard DS, Tuttle CSL, Lautenschlager NT, Maier AB. Repurposing Proteostasis-Modifying Drugs to Prevent or Treat Age-Related Dementia: A Systematic Review. Frontiers in Physiology. 2018;9:1520. doi: 10.3389/fphys.2018.01520. PubMed PMID: 30425653.</w:t>
      </w:r>
    </w:p>
    <w:p w14:paraId="28C7F3D4" w14:textId="77777777" w:rsidR="003D5EB4" w:rsidRPr="003D5EB4" w:rsidRDefault="003D5EB4" w:rsidP="003D5EB4">
      <w:pPr>
        <w:pStyle w:val="EndNoteBibliography"/>
        <w:jc w:val="both"/>
      </w:pPr>
      <w:r w:rsidRPr="003D5EB4">
        <w:t>25.</w:t>
      </w:r>
      <w:r w:rsidRPr="003D5EB4">
        <w:tab/>
        <w:t>Kioussis B, Tuttle CSL, Heard DS, Kennedy BK, Lautenschlager NT, Maier AB. Targeting impaired nutrient sensing with repurposed therapeutics to prevent or treat age-related cognitive decline and dementia: A systematic review. Ageing Research Reviews. 2021;67:101302. doi: 10.1016/j.arr.2021.101302. PubMed PMID: 33609776.</w:t>
      </w:r>
    </w:p>
    <w:p w14:paraId="36AD0D51" w14:textId="77777777" w:rsidR="003D5EB4" w:rsidRPr="003D5EB4" w:rsidRDefault="003D5EB4" w:rsidP="003D5EB4">
      <w:pPr>
        <w:pStyle w:val="EndNoteBibliography"/>
        <w:jc w:val="both"/>
      </w:pPr>
      <w:r w:rsidRPr="003D5EB4">
        <w:t>26.</w:t>
      </w:r>
      <w:r w:rsidRPr="003D5EB4">
        <w:tab/>
        <w:t>Gruenbaum SE, Chen EC, Sandhu MRS, Deshpande K, Dhaher R, Hersey D, et al. Branched-Chain Amino Acids and Seizures: A Systematic Review of the Literature. CNS Drugs. 2019;33(8):755-70. doi: 10.1007/s40263-019-00650-2. PubMed PMID: 31313139.</w:t>
      </w:r>
    </w:p>
    <w:p w14:paraId="34AA09B6" w14:textId="77777777" w:rsidR="003D5EB4" w:rsidRPr="003D5EB4" w:rsidRDefault="003D5EB4" w:rsidP="003D5EB4">
      <w:pPr>
        <w:pStyle w:val="EndNoteBibliography"/>
        <w:jc w:val="both"/>
      </w:pPr>
      <w:r w:rsidRPr="003D5EB4">
        <w:t>27.</w:t>
      </w:r>
      <w:r w:rsidRPr="003D5EB4">
        <w:tab/>
        <w:t>Ramos-Fresnedo A, Perez-Vega C, Domingo RA, Lee SJ, Perkerson RB, Zubair AC, et al. Mesenchymal stem cell therapy for focal epilepsy: A systematic review of preclinical models and clinical studies. Epilepsia. 2022;22:22. doi: 10.1111/epi.17266. PubMed PMID: 35451066.</w:t>
      </w:r>
    </w:p>
    <w:p w14:paraId="6BE70870" w14:textId="77777777" w:rsidR="003D5EB4" w:rsidRPr="003D5EB4" w:rsidRDefault="003D5EB4" w:rsidP="003D5EB4">
      <w:pPr>
        <w:pStyle w:val="EndNoteBibliography"/>
        <w:jc w:val="both"/>
      </w:pPr>
      <w:r w:rsidRPr="003D5EB4">
        <w:t>28.</w:t>
      </w:r>
      <w:r w:rsidRPr="003D5EB4">
        <w:tab/>
        <w:t>Regner GG, Pereira P, Leffa DT, de Oliveira C, Vercelino R, Fregni F, et al. Preclinical to Clinical Translation of Studies of Transcranial Direct-Current Stimulation in the Treatment of Epilepsy: A Systematic Review. Frontiers in Neuroscience. 2018;12:189. doi: 10.3389/fnins.2018.00189. PubMed PMID: 29623027.</w:t>
      </w:r>
    </w:p>
    <w:p w14:paraId="25259EE1" w14:textId="77777777" w:rsidR="003D5EB4" w:rsidRPr="003D5EB4" w:rsidRDefault="003D5EB4" w:rsidP="003D5EB4">
      <w:pPr>
        <w:pStyle w:val="EndNoteBibliography"/>
        <w:jc w:val="both"/>
      </w:pPr>
      <w:r w:rsidRPr="003D5EB4">
        <w:t>29.</w:t>
      </w:r>
      <w:r w:rsidRPr="003D5EB4">
        <w:tab/>
        <w:t>Rajabinejad M, Ranjbar S, Afshar Hezarkhani L, Salari F, Gorgin Karaji A, Rezaiemanesh A. Regulatory T cells for amyotrophic lateral sclerosis/motor neuron disease: A clinical and preclinical systematic review. Journal of Cellular Physiology. 2020;235(6):5030-40. doi: 10.1002/jcp.29401. PubMed PMID: 31788795.</w:t>
      </w:r>
    </w:p>
    <w:p w14:paraId="09DD47FC" w14:textId="77777777" w:rsidR="003D5EB4" w:rsidRPr="003D5EB4" w:rsidRDefault="003D5EB4" w:rsidP="003D5EB4">
      <w:pPr>
        <w:pStyle w:val="EndNoteBibliography"/>
        <w:jc w:val="both"/>
      </w:pPr>
      <w:r w:rsidRPr="003D5EB4">
        <w:t>30.</w:t>
      </w:r>
      <w:r w:rsidRPr="003D5EB4">
        <w:tab/>
        <w:t>Brito RG, Araujo AA, Quintans JS, Sluka KA, Quintans-Junior LJ. Enhanced analgesic activity by cyclodextrins - a systematic review and meta-analysis. Expert Opinion on Drug Delivery. 2015;12(10):1677-88. doi: 10.1517/17425247.2015.1046835. PubMed PMID: 26159048.</w:t>
      </w:r>
    </w:p>
    <w:p w14:paraId="1B170026" w14:textId="77777777" w:rsidR="003D5EB4" w:rsidRPr="003D5EB4" w:rsidRDefault="003D5EB4" w:rsidP="003D5EB4">
      <w:pPr>
        <w:pStyle w:val="EndNoteBibliography"/>
        <w:jc w:val="both"/>
      </w:pPr>
      <w:r w:rsidRPr="003D5EB4">
        <w:t>31.</w:t>
      </w:r>
      <w:r w:rsidRPr="003D5EB4">
        <w:tab/>
        <w:t>Linde LD, Ogryzlo CM, Choles CM, Cairns BE, Kramer JLK. Efficacy of topical cannabinoids in the management of pain: a systematic review and meta-analysis of animal studies. Regional Anesthesia &amp; Pain Medicine. 2022;47(3):183-91. doi: 10.1136/rapm-2021-102719. PubMed PMID: 35012994.</w:t>
      </w:r>
    </w:p>
    <w:p w14:paraId="31E4CE2D" w14:textId="77777777" w:rsidR="003D5EB4" w:rsidRPr="003D5EB4" w:rsidRDefault="003D5EB4" w:rsidP="003D5EB4">
      <w:pPr>
        <w:pStyle w:val="EndNoteBibliography"/>
        <w:jc w:val="both"/>
      </w:pPr>
      <w:r w:rsidRPr="003D5EB4">
        <w:t>32.</w:t>
      </w:r>
      <w:r w:rsidRPr="003D5EB4">
        <w:tab/>
        <w:t>Nielsen S, Sabioni P, Trigo JM, Ware MA, Betz-Stablein BD, Murnion B, et al. Opioid-Sparing Effect of Cannabinoids: A Systematic Review and Meta-Analysis. Neuropsychopharmacology. 2017;42(9):1752-65. doi: 10.1038/npp.2017.51. PubMed PMID: 28327548.</w:t>
      </w:r>
    </w:p>
    <w:p w14:paraId="5F45521C" w14:textId="77777777" w:rsidR="003D5EB4" w:rsidRPr="003D5EB4" w:rsidRDefault="003D5EB4" w:rsidP="003D5EB4">
      <w:pPr>
        <w:pStyle w:val="EndNoteBibliography"/>
        <w:jc w:val="both"/>
      </w:pPr>
      <w:r w:rsidRPr="003D5EB4">
        <w:t>33.</w:t>
      </w:r>
      <w:r w:rsidRPr="003D5EB4">
        <w:tab/>
        <w:t>McGeown JP, Hume PA, Theadom A, Quarrie KL, Borotkanics R. Nutritional interventions to improve neurophysiological impairments following traumatic brain injury: A systematic review. Journal of Neuroscience Research. 2021;99(2):573-603. doi: 10.1002/jnr.24746. PubMed PMID: 33107071.</w:t>
      </w:r>
    </w:p>
    <w:p w14:paraId="0DDD9BBF" w14:textId="77777777" w:rsidR="003D5EB4" w:rsidRPr="003D5EB4" w:rsidRDefault="003D5EB4" w:rsidP="003D5EB4">
      <w:pPr>
        <w:pStyle w:val="EndNoteBibliography"/>
        <w:jc w:val="both"/>
      </w:pPr>
      <w:r w:rsidRPr="003D5EB4">
        <w:t>34.</w:t>
      </w:r>
      <w:r w:rsidRPr="003D5EB4">
        <w:tab/>
        <w:t>Bhatti J, Nascimento B, Akhtar U, Rhind SG, Tien H, Nathens A, et al. Systematic Review of Human and Animal Studies Examining the Efficacy and Safety of N-Acetylcysteine (NAC) and N-Acetylcysteine Amide (NACA) in Traumatic Brain Injury: Impact on Neurofunctional Outcome and Biomarkers of Oxidative Stress and Inflammation. Frontiers in neurology [electronic resource]. 2017;8:744. doi: 10.3389/fneur.2017.00744. PubMed PMID: 29387038.</w:t>
      </w:r>
    </w:p>
    <w:p w14:paraId="14A06988" w14:textId="77777777" w:rsidR="003D5EB4" w:rsidRPr="003D5EB4" w:rsidRDefault="003D5EB4" w:rsidP="003D5EB4">
      <w:pPr>
        <w:pStyle w:val="EndNoteBibliography"/>
        <w:jc w:val="both"/>
      </w:pPr>
      <w:r w:rsidRPr="003D5EB4">
        <w:t>35.</w:t>
      </w:r>
      <w:r w:rsidRPr="003D5EB4">
        <w:tab/>
        <w:t>Stevens AR, Hadis M, Milward MR, Ahmed Z, Belli A, Palin WM, et al. Photobiomodulation in acute traumatic brain injury: a systematic review and meta-analysis. Journal of Neurotrauma. 2022;13:13. doi: 10.1089/neu.2022.0140. PubMed PMID: 35698294.</w:t>
      </w:r>
    </w:p>
    <w:p w14:paraId="5591258C" w14:textId="77777777" w:rsidR="003D5EB4" w:rsidRPr="003D5EB4" w:rsidRDefault="003D5EB4" w:rsidP="003D5EB4">
      <w:pPr>
        <w:pStyle w:val="EndNoteBibliography"/>
        <w:jc w:val="both"/>
      </w:pPr>
      <w:r w:rsidRPr="003D5EB4">
        <w:lastRenderedPageBreak/>
        <w:t>36.</w:t>
      </w:r>
      <w:r w:rsidRPr="003D5EB4">
        <w:tab/>
        <w:t>Cadotte DW, Fehlings MG. Spinal cord injury: a systematic review of current treatment options. Clinical Orthopaedics &amp; Related Research. 2011;469(3):732-41. doi: 10.1007/s11999-010-1674-0. PubMed PMID: 21080129.</w:t>
      </w:r>
    </w:p>
    <w:p w14:paraId="0D82F1DF" w14:textId="77777777" w:rsidR="003D5EB4" w:rsidRPr="003D5EB4" w:rsidRDefault="003D5EB4" w:rsidP="003D5EB4">
      <w:pPr>
        <w:pStyle w:val="EndNoteBibliography"/>
        <w:jc w:val="both"/>
      </w:pPr>
      <w:r w:rsidRPr="003D5EB4">
        <w:t>37.</w:t>
      </w:r>
      <w:r w:rsidRPr="003D5EB4">
        <w:tab/>
        <w:t>Heinzel JC, Quyen Nguyen M, Kefalianakis L, Prahm C, Daigeler A, Hercher D, et al. A systematic review and meta-analysis of studies comparing muscle-in-vein conduits with autologous nerve grafts for nerve reconstruction. Scientific Reports. 2021;11(1):11691. doi: 10.1038/s41598-021-90956-3. PubMed PMID: 34083605.</w:t>
      </w:r>
    </w:p>
    <w:p w14:paraId="7B1A32DC" w14:textId="77777777" w:rsidR="003D5EB4" w:rsidRPr="003D5EB4" w:rsidRDefault="003D5EB4" w:rsidP="003D5EB4">
      <w:pPr>
        <w:pStyle w:val="EndNoteBibliography"/>
        <w:jc w:val="both"/>
      </w:pPr>
      <w:r w:rsidRPr="003D5EB4">
        <w:t>38.</w:t>
      </w:r>
      <w:r w:rsidRPr="003D5EB4">
        <w:tab/>
        <w:t>Ransom SC, Shahrestani S, Lien BV, Tafreshi AR, Brown NJ, Hanst B, et al. Translational Approaches to Electrical Stimulation for Peripheral Nerve Regeneration. Neurorehabilitation and Neural Repair. 2020;34(11):979-85. doi: 10.1177/1545968320962508.</w:t>
      </w:r>
    </w:p>
    <w:p w14:paraId="053531EB" w14:textId="77777777" w:rsidR="003D5EB4" w:rsidRPr="003D5EB4" w:rsidRDefault="003D5EB4" w:rsidP="003D5EB4">
      <w:pPr>
        <w:pStyle w:val="EndNoteBibliography"/>
        <w:jc w:val="both"/>
      </w:pPr>
      <w:r w:rsidRPr="003D5EB4">
        <w:t>39.</w:t>
      </w:r>
      <w:r w:rsidRPr="003D5EB4">
        <w:tab/>
        <w:t>Kangisser L, Tan E, Bellomo R, Deane AM, Plummer MP. Neuroprotective Properties of Vitamin C: A Scoping Review of Pre-Clinical and Clinical Studies. Journal of Neurotrauma. 2021;38(16):2194-205. doi: 10.1089/neu.2020.7443. PubMed PMID: 33544035.</w:t>
      </w:r>
    </w:p>
    <w:p w14:paraId="4A4DE118" w14:textId="77777777" w:rsidR="003D5EB4" w:rsidRPr="003D5EB4" w:rsidRDefault="003D5EB4" w:rsidP="003D5EB4">
      <w:pPr>
        <w:pStyle w:val="EndNoteBibliography"/>
        <w:jc w:val="both"/>
      </w:pPr>
      <w:r w:rsidRPr="003D5EB4">
        <w:t>40.</w:t>
      </w:r>
      <w:r w:rsidRPr="003D5EB4">
        <w:tab/>
        <w:t>Kim T, Park C, Chhatbar PY, Feld J, Mac Grory B, Nam CS, et al. Effect of Low Intensity Transcranial Ultrasound Stimulation on Neuromodulation in Animals and Humans: An Updated Systematic Review. Frontiers in Neuroscience. 2021;15:620863. doi: 10.3389/fnins.2021.620863. PubMed PMID: 33935626.</w:t>
      </w:r>
    </w:p>
    <w:p w14:paraId="302E779E" w14:textId="77777777" w:rsidR="003D5EB4" w:rsidRPr="003D5EB4" w:rsidRDefault="003D5EB4" w:rsidP="003D5EB4">
      <w:pPr>
        <w:pStyle w:val="EndNoteBibliography"/>
        <w:jc w:val="both"/>
      </w:pPr>
      <w:r w:rsidRPr="003D5EB4">
        <w:t>41.</w:t>
      </w:r>
      <w:r w:rsidRPr="003D5EB4">
        <w:tab/>
        <w:t>Perez WD, Perez-Torres CJ. Neurocognitive and radiological changes after cranial radiation therapy in humans and rodents: a systematic review. International Journal of Radiation Biology. 2022:1-19. doi: 10.1080/09553002.2022.2074167. PubMed PMID: 35511499.</w:t>
      </w:r>
    </w:p>
    <w:p w14:paraId="126D2DD1" w14:textId="153F15A7" w:rsidR="00DB56EB" w:rsidRPr="00AF7AF6" w:rsidRDefault="003D5EB4" w:rsidP="003D5EB4">
      <w:pPr>
        <w:spacing w:after="160" w:line="259" w:lineRule="auto"/>
        <w:jc w:val="both"/>
        <w:rPr>
          <w:lang w:val="en-GB"/>
        </w:rPr>
      </w:pPr>
      <w:r>
        <w:rPr>
          <w:lang w:val="en-GB"/>
        </w:rPr>
        <w:fldChar w:fldCharType="end"/>
      </w:r>
    </w:p>
    <w:sectPr w:rsidR="00DB56EB" w:rsidRPr="00AF7AF6" w:rsidSect="004A10BE">
      <w:headerReference w:type="first" r:id="rId12"/>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A5C9B" w14:textId="77777777" w:rsidR="00136F4F" w:rsidRDefault="00136F4F" w:rsidP="004A10BE">
      <w:r>
        <w:separator/>
      </w:r>
    </w:p>
  </w:endnote>
  <w:endnote w:type="continuationSeparator" w:id="0">
    <w:p w14:paraId="5791A622" w14:textId="77777777" w:rsidR="00136F4F" w:rsidRDefault="00136F4F"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D07BF" w14:textId="77777777" w:rsidR="00136F4F" w:rsidRDefault="00136F4F" w:rsidP="004A10BE">
      <w:r>
        <w:separator/>
      </w:r>
    </w:p>
  </w:footnote>
  <w:footnote w:type="continuationSeparator" w:id="0">
    <w:p w14:paraId="095C2233" w14:textId="77777777" w:rsidR="00136F4F" w:rsidRDefault="00136F4F"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ED7F7" w14:textId="7F250457" w:rsidR="008573F1" w:rsidRDefault="008573F1" w:rsidP="004A10BE">
    <w:pPr>
      <w:pStyle w:val="GraphicAlt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8024A44"/>
    <w:multiLevelType w:val="hybridMultilevel"/>
    <w:tmpl w:val="B1720DD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261D"/>
    <w:rsid w:val="00023672"/>
    <w:rsid w:val="00067A6E"/>
    <w:rsid w:val="0008650E"/>
    <w:rsid w:val="0009461B"/>
    <w:rsid w:val="000C134D"/>
    <w:rsid w:val="000D0C04"/>
    <w:rsid w:val="000E4E26"/>
    <w:rsid w:val="000F44D4"/>
    <w:rsid w:val="00136F4F"/>
    <w:rsid w:val="00160414"/>
    <w:rsid w:val="00175CBB"/>
    <w:rsid w:val="001A3535"/>
    <w:rsid w:val="001C6EDA"/>
    <w:rsid w:val="00240A26"/>
    <w:rsid w:val="00246795"/>
    <w:rsid w:val="0024773E"/>
    <w:rsid w:val="002657B0"/>
    <w:rsid w:val="00274450"/>
    <w:rsid w:val="002A7206"/>
    <w:rsid w:val="002C2220"/>
    <w:rsid w:val="002F4D23"/>
    <w:rsid w:val="00305FBD"/>
    <w:rsid w:val="00307E0A"/>
    <w:rsid w:val="003202D7"/>
    <w:rsid w:val="003556A7"/>
    <w:rsid w:val="00376FB8"/>
    <w:rsid w:val="003D3442"/>
    <w:rsid w:val="003D5EB4"/>
    <w:rsid w:val="00413509"/>
    <w:rsid w:val="00446258"/>
    <w:rsid w:val="00486557"/>
    <w:rsid w:val="004923AC"/>
    <w:rsid w:val="004940DD"/>
    <w:rsid w:val="004A10BE"/>
    <w:rsid w:val="004B386E"/>
    <w:rsid w:val="004F059E"/>
    <w:rsid w:val="004F4138"/>
    <w:rsid w:val="005222BE"/>
    <w:rsid w:val="00527879"/>
    <w:rsid w:val="00530A15"/>
    <w:rsid w:val="005341F3"/>
    <w:rsid w:val="00540789"/>
    <w:rsid w:val="0054096B"/>
    <w:rsid w:val="00545885"/>
    <w:rsid w:val="00550959"/>
    <w:rsid w:val="00552069"/>
    <w:rsid w:val="00562FD4"/>
    <w:rsid w:val="005975B3"/>
    <w:rsid w:val="0064261D"/>
    <w:rsid w:val="00664164"/>
    <w:rsid w:val="0068479D"/>
    <w:rsid w:val="006D252C"/>
    <w:rsid w:val="006E30D9"/>
    <w:rsid w:val="007114D9"/>
    <w:rsid w:val="00741F08"/>
    <w:rsid w:val="007559B8"/>
    <w:rsid w:val="007B2757"/>
    <w:rsid w:val="007B2D17"/>
    <w:rsid w:val="007B5836"/>
    <w:rsid w:val="007E14F2"/>
    <w:rsid w:val="00817577"/>
    <w:rsid w:val="00840565"/>
    <w:rsid w:val="008573F1"/>
    <w:rsid w:val="008A7260"/>
    <w:rsid w:val="008B220C"/>
    <w:rsid w:val="008D7795"/>
    <w:rsid w:val="009014E2"/>
    <w:rsid w:val="0092125C"/>
    <w:rsid w:val="009367E6"/>
    <w:rsid w:val="0093733A"/>
    <w:rsid w:val="009438BF"/>
    <w:rsid w:val="00943D39"/>
    <w:rsid w:val="00955C09"/>
    <w:rsid w:val="009624CA"/>
    <w:rsid w:val="00966175"/>
    <w:rsid w:val="009B1602"/>
    <w:rsid w:val="009D2E94"/>
    <w:rsid w:val="009D5179"/>
    <w:rsid w:val="00A30B08"/>
    <w:rsid w:val="00AA0038"/>
    <w:rsid w:val="00AA52D5"/>
    <w:rsid w:val="00AC4693"/>
    <w:rsid w:val="00AE3304"/>
    <w:rsid w:val="00AE53FE"/>
    <w:rsid w:val="00AF4658"/>
    <w:rsid w:val="00AF7AF6"/>
    <w:rsid w:val="00B21284"/>
    <w:rsid w:val="00B233F8"/>
    <w:rsid w:val="00B2442D"/>
    <w:rsid w:val="00B42E03"/>
    <w:rsid w:val="00BA0F66"/>
    <w:rsid w:val="00BA33C9"/>
    <w:rsid w:val="00BA7E08"/>
    <w:rsid w:val="00C44173"/>
    <w:rsid w:val="00C703DB"/>
    <w:rsid w:val="00C917E9"/>
    <w:rsid w:val="00CB15D5"/>
    <w:rsid w:val="00CC12FB"/>
    <w:rsid w:val="00CE3B9E"/>
    <w:rsid w:val="00CF462E"/>
    <w:rsid w:val="00D0079B"/>
    <w:rsid w:val="00D66E5E"/>
    <w:rsid w:val="00DB2ECB"/>
    <w:rsid w:val="00DB56EB"/>
    <w:rsid w:val="00DD31D2"/>
    <w:rsid w:val="00DD6F4B"/>
    <w:rsid w:val="00DE6AFE"/>
    <w:rsid w:val="00E32907"/>
    <w:rsid w:val="00E42041"/>
    <w:rsid w:val="00E435A8"/>
    <w:rsid w:val="00E657B5"/>
    <w:rsid w:val="00E81A31"/>
    <w:rsid w:val="00EA0015"/>
    <w:rsid w:val="00EC332F"/>
    <w:rsid w:val="00ED082F"/>
    <w:rsid w:val="00EE471D"/>
    <w:rsid w:val="00F058C4"/>
    <w:rsid w:val="00F122A1"/>
    <w:rsid w:val="00F543FC"/>
    <w:rsid w:val="00F623A9"/>
    <w:rsid w:val="00FA2894"/>
    <w:rsid w:val="00FB2A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7E2809"/>
  <w15:chartTrackingRefBased/>
  <w15:docId w15:val="{378919FB-B2CA-46C1-A956-7FAD518CB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DB56E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de-CH"/>
    </w:rPr>
  </w:style>
  <w:style w:type="paragraph" w:styleId="Heading2">
    <w:name w:val="heading 2"/>
    <w:basedOn w:val="Normal"/>
    <w:link w:val="Heading2Char"/>
    <w:uiPriority w:val="9"/>
    <w:qFormat/>
    <w:rsid w:val="00D66E5E"/>
    <w:pPr>
      <w:spacing w:before="100" w:beforeAutospacing="1" w:after="100" w:afterAutospacing="1"/>
      <w:outlineLvl w:val="1"/>
    </w:pPr>
    <w:rPr>
      <w:rFonts w:eastAsia="Times New Roman"/>
      <w:b/>
      <w:bCs/>
      <w:sz w:val="36"/>
      <w:szCs w:val="36"/>
      <w:lang w:val="de-CH" w:eastAsia="de-CH"/>
    </w:rPr>
  </w:style>
  <w:style w:type="paragraph" w:styleId="Heading3">
    <w:name w:val="heading 3"/>
    <w:basedOn w:val="Normal"/>
    <w:link w:val="Heading3Char"/>
    <w:uiPriority w:val="9"/>
    <w:qFormat/>
    <w:rsid w:val="00D66E5E"/>
    <w:pPr>
      <w:spacing w:before="100" w:beforeAutospacing="1" w:after="100" w:afterAutospacing="1"/>
      <w:outlineLvl w:val="2"/>
    </w:pPr>
    <w:rPr>
      <w:rFonts w:eastAsia="Times New Roman"/>
      <w:b/>
      <w:bCs/>
      <w:sz w:val="27"/>
      <w:szCs w:val="27"/>
      <w:lang w:val="de-CH" w:eastAsia="de-C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6EB"/>
    <w:rPr>
      <w:rFonts w:asciiTheme="majorHAnsi" w:eastAsiaTheme="majorEastAsia" w:hAnsiTheme="majorHAnsi" w:cstheme="majorBidi"/>
      <w:color w:val="2F5496" w:themeColor="accent1" w:themeShade="BF"/>
      <w:sz w:val="32"/>
      <w:szCs w:val="32"/>
      <w:lang w:val="de-CH"/>
    </w:rPr>
  </w:style>
  <w:style w:type="character" w:customStyle="1" w:styleId="Heading2Char">
    <w:name w:val="Heading 2 Char"/>
    <w:basedOn w:val="DefaultParagraphFont"/>
    <w:link w:val="Heading2"/>
    <w:uiPriority w:val="9"/>
    <w:rsid w:val="00D66E5E"/>
    <w:rPr>
      <w:rFonts w:eastAsia="Times New Roman"/>
      <w:b/>
      <w:bCs/>
      <w:sz w:val="36"/>
      <w:szCs w:val="36"/>
      <w:lang w:val="de-CH" w:eastAsia="de-CH"/>
    </w:rPr>
  </w:style>
  <w:style w:type="character" w:customStyle="1" w:styleId="Heading3Char">
    <w:name w:val="Heading 3 Char"/>
    <w:basedOn w:val="DefaultParagraphFont"/>
    <w:link w:val="Heading3"/>
    <w:uiPriority w:val="9"/>
    <w:rsid w:val="00D66E5E"/>
    <w:rPr>
      <w:rFonts w:eastAsia="Times New Roman"/>
      <w:b/>
      <w:bCs/>
      <w:sz w:val="27"/>
      <w:szCs w:val="27"/>
      <w:lang w:val="de-CH" w:eastAsia="de-CH"/>
    </w:rPr>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uiPriority w:val="99"/>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qFormat/>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styleId="UnresolvedMention">
    <w:name w:val="Unresolved Mention"/>
    <w:uiPriority w:val="99"/>
    <w:semiHidden/>
    <w:unhideWhenUsed/>
    <w:rsid w:val="00175CBB"/>
    <w:rPr>
      <w:color w:val="605E5C"/>
      <w:shd w:val="clear" w:color="auto" w:fill="E1DFDD"/>
    </w:rPr>
  </w:style>
  <w:style w:type="paragraph" w:styleId="Revision">
    <w:name w:val="Revision"/>
    <w:hidden/>
    <w:uiPriority w:val="99"/>
    <w:semiHidden/>
    <w:rsid w:val="00BA7E08"/>
  </w:style>
  <w:style w:type="paragraph" w:customStyle="1" w:styleId="EndNoteBibliographyTitle">
    <w:name w:val="EndNote Bibliography Title"/>
    <w:basedOn w:val="Normal"/>
    <w:link w:val="EndNoteBibliographyTitleChar"/>
    <w:rsid w:val="00DB56EB"/>
    <w:pPr>
      <w:jc w:val="center"/>
    </w:pPr>
    <w:rPr>
      <w:noProof/>
    </w:rPr>
  </w:style>
  <w:style w:type="character" w:customStyle="1" w:styleId="EndNoteBibliographyTitleChar">
    <w:name w:val="EndNote Bibliography Title Char"/>
    <w:basedOn w:val="DefaultParagraphFont"/>
    <w:link w:val="EndNoteBibliographyTitle"/>
    <w:rsid w:val="00DB56EB"/>
    <w:rPr>
      <w:noProof/>
    </w:rPr>
  </w:style>
  <w:style w:type="paragraph" w:customStyle="1" w:styleId="EndNoteBibliography">
    <w:name w:val="EndNote Bibliography"/>
    <w:basedOn w:val="Normal"/>
    <w:link w:val="EndNoteBibliographyChar"/>
    <w:rsid w:val="00DB56EB"/>
    <w:rPr>
      <w:noProof/>
    </w:rPr>
  </w:style>
  <w:style w:type="character" w:customStyle="1" w:styleId="EndNoteBibliographyChar">
    <w:name w:val="EndNote Bibliography Char"/>
    <w:basedOn w:val="DefaultParagraphFont"/>
    <w:link w:val="EndNoteBibliography"/>
    <w:rsid w:val="00DB56EB"/>
    <w:rPr>
      <w:noProof/>
    </w:rPr>
  </w:style>
  <w:style w:type="table" w:styleId="TableGrid">
    <w:name w:val="Table Grid"/>
    <w:basedOn w:val="TableNormal"/>
    <w:uiPriority w:val="39"/>
    <w:rsid w:val="00DB56EB"/>
    <w:rPr>
      <w:rFonts w:asciiTheme="minorHAnsi" w:eastAsiaTheme="minorHAnsi" w:hAnsiTheme="minorHAnsi" w:cstheme="minorBidi"/>
      <w:sz w:val="22"/>
      <w:szCs w:val="22"/>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TitleZchn">
    <w:name w:val="EndNote Bibliography Title Zchn"/>
    <w:basedOn w:val="DefaultParagraphFont"/>
    <w:rsid w:val="00DB56EB"/>
    <w:rPr>
      <w:rFonts w:ascii="Calibri" w:hAnsi="Calibri" w:cs="Calibri"/>
      <w:noProof/>
      <w:lang w:val="en-US"/>
    </w:rPr>
  </w:style>
  <w:style w:type="character" w:customStyle="1" w:styleId="EndNoteBibliographyZchn">
    <w:name w:val="EndNote Bibliography Zchn"/>
    <w:basedOn w:val="DefaultParagraphFont"/>
    <w:rsid w:val="00DB56EB"/>
    <w:rPr>
      <w:rFonts w:ascii="Calibri" w:hAnsi="Calibri" w:cs="Calibri"/>
      <w:noProof/>
      <w:lang w:val="en-US"/>
    </w:rPr>
  </w:style>
  <w:style w:type="paragraph" w:styleId="ListParagraph">
    <w:name w:val="List Paragraph"/>
    <w:basedOn w:val="Normal"/>
    <w:uiPriority w:val="34"/>
    <w:qFormat/>
    <w:rsid w:val="00DB56EB"/>
    <w:pPr>
      <w:spacing w:after="160" w:line="259" w:lineRule="auto"/>
      <w:ind w:left="720"/>
      <w:contextualSpacing/>
    </w:pPr>
    <w:rPr>
      <w:rFonts w:asciiTheme="minorHAnsi" w:eastAsiaTheme="minorHAnsi" w:hAnsiTheme="minorHAnsi" w:cstheme="minorBidi"/>
      <w:sz w:val="22"/>
      <w:szCs w:val="22"/>
      <w:lang w:val="de-CH"/>
    </w:rPr>
  </w:style>
  <w:style w:type="character" w:customStyle="1" w:styleId="st">
    <w:name w:val="st"/>
    <w:basedOn w:val="DefaultParagraphFont"/>
    <w:rsid w:val="00DB56EB"/>
  </w:style>
  <w:style w:type="paragraph" w:customStyle="1" w:styleId="pf0">
    <w:name w:val="pf0"/>
    <w:basedOn w:val="Normal"/>
    <w:rsid w:val="00DB56EB"/>
    <w:pPr>
      <w:spacing w:before="100" w:beforeAutospacing="1" w:after="100" w:afterAutospacing="1"/>
    </w:pPr>
    <w:rPr>
      <w:rFonts w:eastAsia="Times New Roman"/>
      <w:sz w:val="24"/>
      <w:szCs w:val="24"/>
      <w:lang w:val="de-CH" w:eastAsia="de-CH"/>
    </w:rPr>
  </w:style>
  <w:style w:type="character" w:customStyle="1" w:styleId="cf01">
    <w:name w:val="cf01"/>
    <w:basedOn w:val="DefaultParagraphFont"/>
    <w:rsid w:val="00DB56EB"/>
    <w:rPr>
      <w:rFonts w:ascii="Segoe UI" w:hAnsi="Segoe UI" w:cs="Segoe UI" w:hint="default"/>
      <w:sz w:val="18"/>
      <w:szCs w:val="18"/>
    </w:rPr>
  </w:style>
  <w:style w:type="character" w:customStyle="1" w:styleId="mi">
    <w:name w:val="mi"/>
    <w:basedOn w:val="DefaultParagraphFont"/>
    <w:rsid w:val="00DB56EB"/>
  </w:style>
  <w:style w:type="character" w:customStyle="1" w:styleId="mn">
    <w:name w:val="mn"/>
    <w:basedOn w:val="DefaultParagraphFont"/>
    <w:rsid w:val="00DB56EB"/>
  </w:style>
  <w:style w:type="paragraph" w:styleId="NormalWeb">
    <w:name w:val="Normal (Web)"/>
    <w:basedOn w:val="Normal"/>
    <w:uiPriority w:val="99"/>
    <w:semiHidden/>
    <w:unhideWhenUsed/>
    <w:rsid w:val="00530A15"/>
    <w:pPr>
      <w:spacing w:before="100" w:beforeAutospacing="1" w:after="100" w:afterAutospacing="1"/>
    </w:pPr>
    <w:rPr>
      <w:rFonts w:eastAsia="Times New Roman"/>
      <w:sz w:val="24"/>
      <w:szCs w:val="24"/>
      <w:lang w:val="en-CH" w:eastAsia="en-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591146">
      <w:bodyDiv w:val="1"/>
      <w:marLeft w:val="0"/>
      <w:marRight w:val="0"/>
      <w:marTop w:val="0"/>
      <w:marBottom w:val="0"/>
      <w:divBdr>
        <w:top w:val="none" w:sz="0" w:space="0" w:color="auto"/>
        <w:left w:val="none" w:sz="0" w:space="0" w:color="auto"/>
        <w:bottom w:val="none" w:sz="0" w:space="0" w:color="auto"/>
        <w:right w:val="none" w:sz="0" w:space="0" w:color="auto"/>
      </w:divBdr>
    </w:div>
    <w:div w:id="1101561127">
      <w:bodyDiv w:val="1"/>
      <w:marLeft w:val="0"/>
      <w:marRight w:val="0"/>
      <w:marTop w:val="0"/>
      <w:marBottom w:val="0"/>
      <w:divBdr>
        <w:top w:val="none" w:sz="0" w:space="0" w:color="auto"/>
        <w:left w:val="none" w:sz="0" w:space="0" w:color="auto"/>
        <w:bottom w:val="none" w:sz="0" w:space="0" w:color="auto"/>
        <w:right w:val="none" w:sz="0" w:space="0" w:color="auto"/>
      </w:divBdr>
    </w:div>
    <w:div w:id="1340697305">
      <w:bodyDiv w:val="1"/>
      <w:marLeft w:val="0"/>
      <w:marRight w:val="0"/>
      <w:marTop w:val="0"/>
      <w:marBottom w:val="0"/>
      <w:divBdr>
        <w:top w:val="none" w:sz="0" w:space="0" w:color="auto"/>
        <w:left w:val="none" w:sz="0" w:space="0" w:color="auto"/>
        <w:bottom w:val="none" w:sz="0" w:space="0" w:color="auto"/>
        <w:right w:val="none" w:sz="0" w:space="0" w:color="auto"/>
      </w:divBdr>
    </w:div>
    <w:div w:id="1694959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frjm4"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74C7A77CE0514C8EA9972A6AA0B0A5" ma:contentTypeVersion="12" ma:contentTypeDescription="Create a new document." ma:contentTypeScope="" ma:versionID="7e99b502f0bad2f53a83bf4b0d33dbb9">
  <xsd:schema xmlns:xsd="http://www.w3.org/2001/XMLSchema" xmlns:xs="http://www.w3.org/2001/XMLSchema" xmlns:p="http://schemas.microsoft.com/office/2006/metadata/properties" xmlns:ns3="6abc619b-39d1-41b2-8433-a04451f34412" xmlns:ns4="4369a23a-a739-4e75-a877-0d1fab5acdb5" targetNamespace="http://schemas.microsoft.com/office/2006/metadata/properties" ma:root="true" ma:fieldsID="ae3ecaaf132394621abbb87c81b186b7" ns3:_="" ns4:_="">
    <xsd:import namespace="6abc619b-39d1-41b2-8433-a04451f34412"/>
    <xsd:import namespace="4369a23a-a739-4e75-a877-0d1fab5acdb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bc619b-39d1-41b2-8433-a04451f3441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369a23a-a739-4e75-a877-0d1fab5acdb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AC658-7A56-40DE-922C-1162C1D4B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bc619b-39d1-41b2-8433-a04451f34412"/>
    <ds:schemaRef ds:uri="4369a23a-a739-4e75-a877-0d1fab5acd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C22948-B307-46AD-A962-58BEE57FA4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F3AEE76-923C-41C5-99E3-A0990FF220BA}">
  <ds:schemaRefs>
    <ds:schemaRef ds:uri="http://schemas.microsoft.com/sharepoint/v3/contenttype/forms"/>
  </ds:schemaRefs>
</ds:datastoreItem>
</file>

<file path=customXml/itemProps4.xml><?xml version="1.0" encoding="utf-8"?>
<ds:datastoreItem xmlns:ds="http://schemas.openxmlformats.org/officeDocument/2006/customXml" ds:itemID="{6E4FEC25-51F9-4BD7-A980-AEE3F72AD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941</Words>
  <Characters>5097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59792</CharactersWithSpaces>
  <SharedDoc>false</SharedDoc>
  <HLinks>
    <vt:vector size="12" baseType="variant">
      <vt:variant>
        <vt:i4>2228274</vt:i4>
      </vt:variant>
      <vt:variant>
        <vt:i4>3</vt:i4>
      </vt:variant>
      <vt:variant>
        <vt:i4>0</vt:i4>
      </vt:variant>
      <vt:variant>
        <vt:i4>5</vt:i4>
      </vt:variant>
      <vt:variant>
        <vt:lpwstr>https://stm.sciencemag.org/content/information-authors</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Benjamin Ineichen</cp:lastModifiedBy>
  <cp:revision>27</cp:revision>
  <cp:lastPrinted>2023-11-26T16:06:00Z</cp:lastPrinted>
  <dcterms:created xsi:type="dcterms:W3CDTF">2023-11-08T13:56:00Z</dcterms:created>
  <dcterms:modified xsi:type="dcterms:W3CDTF">2024-05-1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74C7A77CE0514C8EA9972A6AA0B0A5</vt:lpwstr>
  </property>
</Properties>
</file>